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DE97" w14:textId="3F044EEA" w:rsidR="00B55ABA" w:rsidRPr="00875139" w:rsidRDefault="00B55ABA" w:rsidP="00875139">
      <w:pPr>
        <w:spacing w:line="360" w:lineRule="auto"/>
        <w:jc w:val="center"/>
        <w:rPr>
          <w:rFonts w:ascii="Times New Roman" w:hAnsi="Times New Roman" w:cs="Times New Roman"/>
        </w:rPr>
      </w:pPr>
      <w:r w:rsidRPr="00875139">
        <w:rPr>
          <w:rFonts w:ascii="Times New Roman" w:hAnsi="Times New Roman" w:cs="Times New Roman"/>
        </w:rPr>
        <w:t xml:space="preserve">Redes sociales y </w:t>
      </w:r>
      <w:r w:rsidR="00054A5C" w:rsidRPr="00875139">
        <w:rPr>
          <w:rFonts w:ascii="Times New Roman" w:hAnsi="Times New Roman" w:cs="Times New Roman"/>
        </w:rPr>
        <w:t>P</w:t>
      </w:r>
      <w:r w:rsidRPr="00875139">
        <w:rPr>
          <w:rFonts w:ascii="Times New Roman" w:hAnsi="Times New Roman" w:cs="Times New Roman"/>
        </w:rPr>
        <w:t>sicopatología</w:t>
      </w:r>
    </w:p>
    <w:p w14:paraId="7CD2BBE5" w14:textId="77777777" w:rsidR="006B2C8B" w:rsidRDefault="006B2C8B" w:rsidP="00875139">
      <w:pPr>
        <w:spacing w:line="360" w:lineRule="auto"/>
        <w:jc w:val="both"/>
        <w:rPr>
          <w:rFonts w:ascii="Times New Roman" w:hAnsi="Times New Roman" w:cs="Times New Roman"/>
        </w:rPr>
      </w:pPr>
    </w:p>
    <w:p w14:paraId="343F7F0E" w14:textId="4EC91B09" w:rsidR="00CF5410" w:rsidRDefault="00CF5410" w:rsidP="00CF5410">
      <w:pPr>
        <w:spacing w:line="360" w:lineRule="auto"/>
        <w:jc w:val="right"/>
        <w:rPr>
          <w:rFonts w:ascii="Times New Roman" w:hAnsi="Times New Roman" w:cs="Times New Roman"/>
        </w:rPr>
      </w:pPr>
      <w:r>
        <w:rPr>
          <w:rFonts w:ascii="Times New Roman" w:hAnsi="Times New Roman" w:cs="Times New Roman"/>
        </w:rPr>
        <w:t>Gabriel Serrano.</w:t>
      </w:r>
      <w:bookmarkStart w:id="0" w:name="_GoBack"/>
    </w:p>
    <w:p w14:paraId="02FA1375" w14:textId="7F08258A" w:rsidR="00CF5410" w:rsidRDefault="00CF5410" w:rsidP="00CF5410">
      <w:pPr>
        <w:spacing w:line="360" w:lineRule="auto"/>
        <w:jc w:val="right"/>
        <w:rPr>
          <w:rFonts w:ascii="Times New Roman" w:hAnsi="Times New Roman" w:cs="Times New Roman"/>
        </w:rPr>
      </w:pPr>
      <w:r>
        <w:rPr>
          <w:rFonts w:ascii="Times New Roman" w:hAnsi="Times New Roman" w:cs="Times New Roman"/>
        </w:rPr>
        <w:t>Psicólogo.</w:t>
      </w:r>
    </w:p>
    <w:p w14:paraId="4454A9F0" w14:textId="3C62A85D" w:rsidR="00CF5410" w:rsidRDefault="00CF5410" w:rsidP="00CF5410">
      <w:pPr>
        <w:spacing w:line="360" w:lineRule="auto"/>
        <w:jc w:val="right"/>
        <w:rPr>
          <w:rFonts w:ascii="Times New Roman" w:hAnsi="Times New Roman" w:cs="Times New Roman"/>
        </w:rPr>
      </w:pPr>
      <w:r>
        <w:rPr>
          <w:rFonts w:ascii="Times New Roman" w:hAnsi="Times New Roman" w:cs="Times New Roman"/>
        </w:rPr>
        <w:t>Consulta Dr. Carlos Chiclana</w:t>
      </w:r>
    </w:p>
    <w:bookmarkEnd w:id="0"/>
    <w:p w14:paraId="07B1918B" w14:textId="77777777" w:rsidR="00CF5410" w:rsidRPr="00875139" w:rsidRDefault="00CF5410" w:rsidP="00875139">
      <w:pPr>
        <w:spacing w:line="360" w:lineRule="auto"/>
        <w:jc w:val="both"/>
        <w:rPr>
          <w:rFonts w:ascii="Times New Roman" w:hAnsi="Times New Roman" w:cs="Times New Roman"/>
        </w:rPr>
      </w:pPr>
    </w:p>
    <w:p w14:paraId="7A2366DA" w14:textId="0AF4B160" w:rsidR="006B2C8B" w:rsidRPr="00875139" w:rsidRDefault="006B2C8B" w:rsidP="00B126B0">
      <w:pPr>
        <w:spacing w:line="360" w:lineRule="auto"/>
        <w:ind w:firstLine="709"/>
        <w:jc w:val="both"/>
        <w:rPr>
          <w:rFonts w:ascii="Times New Roman" w:hAnsi="Times New Roman" w:cs="Times New Roman"/>
        </w:rPr>
      </w:pPr>
      <w:r w:rsidRPr="00875139">
        <w:rPr>
          <w:rFonts w:ascii="Times New Roman" w:hAnsi="Times New Roman" w:cs="Times New Roman"/>
        </w:rPr>
        <w:t xml:space="preserve">Las nuevas tecnologías, son parte de la vida cotidiana en la mayoría de la población española. En general, estos avances tecnológicos, nos brindan una serie de </w:t>
      </w:r>
      <w:r w:rsidRPr="00D91FF1">
        <w:rPr>
          <w:rFonts w:ascii="Times New Roman" w:hAnsi="Times New Roman" w:cs="Times New Roman"/>
          <w:b/>
          <w:bCs/>
        </w:rPr>
        <w:t>beneficios que</w:t>
      </w:r>
      <w:r w:rsidRPr="00875139">
        <w:rPr>
          <w:rFonts w:ascii="Times New Roman" w:hAnsi="Times New Roman" w:cs="Times New Roman"/>
        </w:rPr>
        <w:t xml:space="preserve"> </w:t>
      </w:r>
      <w:r w:rsidRPr="00D91FF1">
        <w:rPr>
          <w:rFonts w:ascii="Times New Roman" w:hAnsi="Times New Roman" w:cs="Times New Roman"/>
          <w:b/>
          <w:bCs/>
        </w:rPr>
        <w:t>incrementan la calidad de vida de los usuarios</w:t>
      </w:r>
      <w:r w:rsidRPr="00875139">
        <w:rPr>
          <w:rFonts w:ascii="Times New Roman" w:hAnsi="Times New Roman" w:cs="Times New Roman"/>
        </w:rPr>
        <w:t xml:space="preserve">. </w:t>
      </w:r>
      <w:r w:rsidR="00373DEA" w:rsidRPr="00875139">
        <w:rPr>
          <w:rFonts w:ascii="Times New Roman" w:hAnsi="Times New Roman" w:cs="Times New Roman"/>
        </w:rPr>
        <w:t xml:space="preserve">En particular, las redes sociales son un avance que </w:t>
      </w:r>
      <w:r w:rsidR="00A80FE0" w:rsidRPr="00875139">
        <w:rPr>
          <w:rFonts w:ascii="Times New Roman" w:hAnsi="Times New Roman" w:cs="Times New Roman"/>
        </w:rPr>
        <w:t>ha favorecido</w:t>
      </w:r>
      <w:r w:rsidR="00A408CA">
        <w:rPr>
          <w:rFonts w:ascii="Times New Roman" w:hAnsi="Times New Roman" w:cs="Times New Roman"/>
        </w:rPr>
        <w:t xml:space="preserve"> a</w:t>
      </w:r>
      <w:r w:rsidR="00A80FE0" w:rsidRPr="00875139">
        <w:rPr>
          <w:rFonts w:ascii="Times New Roman" w:hAnsi="Times New Roman" w:cs="Times New Roman"/>
        </w:rPr>
        <w:t xml:space="preserve"> la comunicación, generando un impacto tanto en las relaciones sociales como </w:t>
      </w:r>
      <w:r w:rsidR="00A408CA">
        <w:rPr>
          <w:rFonts w:ascii="Times New Roman" w:hAnsi="Times New Roman" w:cs="Times New Roman"/>
        </w:rPr>
        <w:t xml:space="preserve">en </w:t>
      </w:r>
      <w:r w:rsidR="00A80FE0" w:rsidRPr="00875139">
        <w:rPr>
          <w:rFonts w:ascii="Times New Roman" w:hAnsi="Times New Roman" w:cs="Times New Roman"/>
        </w:rPr>
        <w:t xml:space="preserve">las profesionales. </w:t>
      </w:r>
    </w:p>
    <w:p w14:paraId="00ED4179" w14:textId="1B690645" w:rsidR="00001CA7" w:rsidRPr="00875139" w:rsidRDefault="00A80FE0" w:rsidP="00B126B0">
      <w:pPr>
        <w:spacing w:line="360" w:lineRule="auto"/>
        <w:ind w:firstLine="709"/>
        <w:jc w:val="both"/>
        <w:rPr>
          <w:rFonts w:ascii="Times New Roman" w:hAnsi="Times New Roman" w:cs="Times New Roman"/>
        </w:rPr>
      </w:pPr>
      <w:r w:rsidRPr="00875139">
        <w:rPr>
          <w:rFonts w:ascii="Times New Roman" w:hAnsi="Times New Roman" w:cs="Times New Roman"/>
        </w:rPr>
        <w:t>En este artículo, nos vamos a centrar en l</w:t>
      </w:r>
      <w:r w:rsidR="00A408CA">
        <w:rPr>
          <w:rFonts w:ascii="Times New Roman" w:hAnsi="Times New Roman" w:cs="Times New Roman"/>
        </w:rPr>
        <w:t>os beneficios, uso problemático de redes sociales y prevención de este uso problemático</w:t>
      </w:r>
      <w:r w:rsidRPr="00875139">
        <w:rPr>
          <w:rFonts w:ascii="Times New Roman" w:hAnsi="Times New Roman" w:cs="Times New Roman"/>
        </w:rPr>
        <w:t xml:space="preserve">. Es importante tener en cuenta que el uso de redes sociales por </w:t>
      </w:r>
      <w:r w:rsidR="00B2699A" w:rsidRPr="00875139">
        <w:rPr>
          <w:rFonts w:ascii="Times New Roman" w:hAnsi="Times New Roman" w:cs="Times New Roman"/>
        </w:rPr>
        <w:t>sí</w:t>
      </w:r>
      <w:r w:rsidRPr="00875139">
        <w:rPr>
          <w:rFonts w:ascii="Times New Roman" w:hAnsi="Times New Roman" w:cs="Times New Roman"/>
        </w:rPr>
        <w:t xml:space="preserve"> solo, no es un factor que predisponga a los adolescentes</w:t>
      </w:r>
      <w:r w:rsidR="00362A31">
        <w:rPr>
          <w:rFonts w:ascii="Times New Roman" w:hAnsi="Times New Roman" w:cs="Times New Roman"/>
        </w:rPr>
        <w:t xml:space="preserve"> y adultos</w:t>
      </w:r>
      <w:r w:rsidRPr="00875139">
        <w:rPr>
          <w:rFonts w:ascii="Times New Roman" w:hAnsi="Times New Roman" w:cs="Times New Roman"/>
        </w:rPr>
        <w:t xml:space="preserve"> a generar una patología mental o una dificultad en las </w:t>
      </w:r>
      <w:r w:rsidR="00001CA7" w:rsidRPr="00875139">
        <w:rPr>
          <w:rFonts w:ascii="Times New Roman" w:hAnsi="Times New Roman" w:cs="Times New Roman"/>
        </w:rPr>
        <w:t>habilidades sociales</w:t>
      </w:r>
      <w:r w:rsidR="00A408CA">
        <w:rPr>
          <w:rFonts w:ascii="Times New Roman" w:hAnsi="Times New Roman" w:cs="Times New Roman"/>
        </w:rPr>
        <w:t xml:space="preserve"> (HHSS)</w:t>
      </w:r>
      <w:r w:rsidR="00BA3C04">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3Vyn5CT1","properties":{"formattedCitation":"(1\\uc0\\u8211{}3)","plainCitation":"(1–3)","noteIndex":0},"citationItems":[{"id":229,"uris":["http://zotero.org/users/8360648/items/IKUXUGTJ"],"itemData":{"id":229,"type":"article-journal","abstract":"Fear-of-missing-out (FOMO) refers to feelings of anxiety that arise from the realization that you may be missing out on rewarding experiences that others are having. FOMO can be identiﬁed as an intra-personal trait that drives people to stay up to date of what other people are doing, among others on social media platforms. Drawing from the ﬁndings of a large-scale survey study among 2663 Flemish teenagers, this study explores the relationships between FOMO, social media use, problematic social media use (PSMU) and phubbing behavior. In line with our expectations, FOMO was a positive predictor of both how frequently teenagers use several social media platforms and of how many platforms they actively use. FOMO was a stronger predictor of the use of social media platforms that are more private (e.g., Facebook, Snapchat) than platforms that are more public in nature (e.g., Twitter, Youtube). FOMO predicted phubbing behavior both directly and indirectly via its relationship with PSMU. These ﬁndings support extant research that points towards FOMO as a factor explaining teenagers’ social media use.","container-title":"International Journal of Environmental Research and Public Health","DOI":"10.3390/ijerph15102319","ISSN":"1660-4601","issue":"10","journalAbbreviation":"IJERPH","language":"en","page":"2319","source":"DOI.org (Crossref)","title":"Fear of Missing Out as a Predictor of Problematic Social Media Use and Phubbing Behavior among Flemish Adolescents","volume":"15","author":[{"family":"Franchina","given":"Vittoria"},{"family":"Vanden Abeele","given":"Mariek"},{"family":"Rooij","given":"Antonius","non-dropping-particle":"van"},{"family":"Lo Coco","given":"Gianluca"},{"family":"De Marez","given":"Lieven"}],"issued":{"date-parts":[["2018",10,22]]}}},{"id":253,"uris":["http://zotero.org/users/8360648/items/PCURRATF"],"itemData":{"id":253,"type":"article-journal","abstract":"The present study aimed to investigate: a) the contribution of the fear of missing out (FoMO) in explaining social media problematic use taking also into account the fear of being negatively evaluated and the perception of low self-presentational skills; b) the mediating role of positive metacognitions about social media use in the relationship between FoMO and social media problematic use. A sample of 579 undergraduates was recruited (54.6% F; mean age = 22.39 + 2.82). Among females, the assessed structural model produced good fit to the data [χ2= 101.11, df= 52, p &lt; 0.001; RMSEA =.05 (90% C.I. =.04–.07), CFI = .98, SRMR = .05]. FoMO and selfpresentational skills were both directly and indirectly associated with social media problematic use through the mediation of positive metacognitions. Fear of negative evaluation was not associated with social media problematic use. Among males, FoMO had both a direct and an indirect effect on social media problematic use mediated by positive metacognitions. The fear of negative evaluation and self-presentational skills were only indirectly associated with social media problematic use through positive metacognitions. The assessed structural model produced good fit to the data [χ2= 98.02, df= 55, p &lt; 0.001; RMSEA =.05 (90% C.I. =.04–.07), CFI = .98, SRMR = .07]. The present study confirmed the role of FoMO with respect to social media problematic use and highlighted for the first time the mediating role of positive metacognitions in this relationship.","container-title":"Addictive Behaviors","DOI":"10.1016/j.addbeh.2018.05.020","ISSN":"03064603","journalAbbreviation":"Addictive Behaviors","language":"en","page":"83-87","source":"DOI.org (Crossref)","title":"Exploring the role of positive metacognitions in explaining the association between the fear of missing out and social media addiction","volume":"85","author":[{"family":"Casale","given":"Silvia"},{"family":"Rugai","given":"Laura"},{"family":"Fioravanti","given":"Giulia"}],"issued":{"date-parts":[["2018",10]]}}},{"id":238,"uris":["http://zotero.org/users/8360648/items/4A4JP6IW"],"itemData":{"id":238,"type":"article-journal","abstract":"Fear of missing out (FoMO) has been linked to problematic social media use and negative health outcomes among adolescents and emerging adults. The 10-item Fear of Missing Out Scale (FoMO) is the most used instrument to measure FoMO levels and, for this reason, it seems relevant to evaluate its psychometric properties across various cultures. In Study 1, exploratory factor analysis was conducted on the scale items using a sample of 436 college students [F = 51.1%; M (SD) = 22.13 (2.78) years old]. In Study 2, confirmatory factor analysis was conducted in order to determine whether the results of Study 1 could be confirmed with another sample of college students [n = 239; F = 61.1%; M (SD)= 23.02(2.64) years old] and adolescents [n = 178; M = 57.3%; M (SD) = 16.2 (1.48) years old]. The model was also tested for measurement invariance by sex and age (collegiate versus high school students). Full scalar invariance of the FoMO across sex and age was supported and adequate internal consistency was found. Convergent validity was also demonstrated. As a result, we concluded that the FoMO might be used in clinical settings as a means of screening people who show potentially high behavioral engagement with social media. The FoMO can also help identify specific maladaptive cognitions and ruminative thoughts that maintain FoMO.","container-title":"Addictive Behaviors","DOI":"10.1016/j.addbeh.2019.106179","ISSN":"03064603","journalAbbreviation":"Addictive Behaviors","language":"en","page":"106179","source":"DOI.org (Crossref)","title":"Factor structure and psychometric properties of the Italian version of the fear of missing out scale in emerging adults and adolescents","volume":"102","author":[{"family":"Casale","given":"Silvia"},{"family":"Fioravanti","given":"Giulia"}],"issued":{"date-parts":[["2020",3]]}}}],"schema":"https://github.com/citation-style-language/schema/raw/master/csl-citation.json"} </w:instrText>
      </w:r>
      <w:r w:rsidR="00BA3C04">
        <w:rPr>
          <w:rFonts w:ascii="Times New Roman" w:hAnsi="Times New Roman" w:cs="Times New Roman"/>
        </w:rPr>
        <w:fldChar w:fldCharType="separate"/>
      </w:r>
      <w:r w:rsidR="00BA3C04" w:rsidRPr="00062428">
        <w:rPr>
          <w:rFonts w:ascii="Times New Roman" w:hAnsi="Times New Roman" w:cs="Times New Roman"/>
        </w:rPr>
        <w:t>(1–3)</w:t>
      </w:r>
      <w:r w:rsidR="00BA3C04">
        <w:rPr>
          <w:rFonts w:ascii="Times New Roman" w:hAnsi="Times New Roman" w:cs="Times New Roman"/>
        </w:rPr>
        <w:fldChar w:fldCharType="end"/>
      </w:r>
      <w:r w:rsidR="00001CA7" w:rsidRPr="00875139">
        <w:rPr>
          <w:rFonts w:ascii="Times New Roman" w:hAnsi="Times New Roman" w:cs="Times New Roman"/>
        </w:rPr>
        <w:t xml:space="preserve">. Incluso, los estudios nos dicen que un uso controlado o regulado de las redes sociales, es un factor </w:t>
      </w:r>
      <w:r w:rsidR="00AE736D">
        <w:rPr>
          <w:rFonts w:ascii="Times New Roman" w:hAnsi="Times New Roman" w:cs="Times New Roman"/>
        </w:rPr>
        <w:t>beneficioso</w:t>
      </w:r>
      <w:r w:rsidR="00066C7B">
        <w:rPr>
          <w:rFonts w:ascii="Times New Roman" w:hAnsi="Times New Roman" w:cs="Times New Roman"/>
        </w:rPr>
        <w:t xml:space="preserve"> en el desarrollo de</w:t>
      </w:r>
      <w:r w:rsidR="00FF4565">
        <w:rPr>
          <w:rFonts w:ascii="Times New Roman" w:hAnsi="Times New Roman" w:cs="Times New Roman"/>
        </w:rPr>
        <w:t xml:space="preserve"> </w:t>
      </w:r>
      <w:r w:rsidR="00FF4565" w:rsidRPr="00D91FF1">
        <w:rPr>
          <w:rFonts w:ascii="Times New Roman" w:hAnsi="Times New Roman" w:cs="Times New Roman"/>
          <w:b/>
          <w:bCs/>
        </w:rPr>
        <w:t>conductas prosociales</w:t>
      </w:r>
      <w:r w:rsidR="00FF4565">
        <w:rPr>
          <w:rFonts w:ascii="Times New Roman" w:hAnsi="Times New Roman" w:cs="Times New Roman"/>
        </w:rPr>
        <w:t xml:space="preserve"> que se manifiestan tanto en las relaciones virtuales como presenciales </w:t>
      </w:r>
      <w:r w:rsidR="00066C7B">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dt2SMwMH","properties":{"formattedCitation":"(4,5)","plainCitation":"(4,5)","noteIndex":0},"citationItems":[{"id":63,"uris":["http://zotero.org/users/8360648/items/7H9Q9MUD"],"itemData":{"id":63,"type":"article-journal","abstract":"Smartphones and WhatsApp are, respectively, the medium and application that Spanish teenagers most want. However, research into the use of WhatsApp is still quantitatively and qualitatively limited. In addition, little research has been carried out regarding its impact on the development of transmedia skills and informal learning strategies outside the classroom. This article aims to expand the knowledge on teenagers’ motivations and their development of transmedia skills and informal learning strategies in relation to their use of WhatsApp. Specifically, a qualitative analysis of data gathered from workshops, interviews, and media diaries is applied as part of a case study methodology involving teenagers from 10 schools located in five different Spanish regions. The results reveal the new WhatsApp uses teenagers are applying in their daily lives as well as the skills and strategies they are developing through said uses in the context of interpersonal and group (WhatsApp groups) interactions: on one hand, production, social, content, and individual management skills, and on the other hand, learning by doing, teaching, and evaluating strategies.","container-title":"Social Media + Society","DOI":"10.1177/2056305120942886","ISSN":"2056-3051, 2056-3051","issue":"3","journalAbbreviation":"Social Media + Society","language":"en","page":"205630512094288","source":"DOI.org (Crossref)","title":"What Is WhatsApp for? Developing Transmedia Skills and Informal Learning Strategies Through the Use of WhatsApp—A Case Study With Teenagers From Spain","title-short":"What Is WhatsApp for?","volume":"6","author":[{"family":"Costa-Sánchez","given":"Carmen"},{"family":"Guerrero-Pico","given":"Mar"}],"issued":{"date-parts":[["2020",7]]}}},{"id":59,"uris":["http://zotero.org/users/8360648/items/QR7RIAGU"],"itemData":{"id":59,"type":"article-journal","abstract":"The contribution of cross-age peer e-mentoring on reported experiences of participation during online conversations using social media was explored in this pre-experimental study. Young people (n ¼ 4, aged 13; 4–18;3 [years; months]) who used augmentative and alternative communication (AAC) participated in an e-mentoring intervention. Two mentors who also used AAC had regular conversations with the participants via Facebook1, email, or Skype2. It was predicted that the mentoring support would contribute to experiences of participation in online conversations outside of the e-mentoring intervention. Reported experiences of participation in online conversations with communication partners other than the mentor were measured at four time points. The Self-Reported Experiences of Activity Settings was used for this purpose because it consists of five domains: Personal Growth, Psychological Engagement, Social Belonging, Meaningful Interactions, and Choice and Control. These domains are associated with the construct of involvement in activity settings. Results showed varied scores between participants and across the domains. Reported experiences of choice and control increased slightly across time. Despite some variation in self-ratings, the participants reported experiencing choice and control, psychological engagement, and social belonging in online conversations. There is need for more research in this emerging area.","container-title":"Augmentative and Alternative Communication","DOI":"10.1080/07434618.2018.1557250","ISSN":"0743-4618, 1477-3848","issue":"2","journalAbbreviation":"Augmentative and Alternative Communication","language":"en","page":"132-141","source":"DOI.org (Crossref)","title":"Exploring participation experiences of youth who use AAC in social media settings: impact of an e-mentoring intervention","title-short":"Exploring participation experiences of youth who use AAC in social media settings","volume":"35","author":[{"family":"Grace","given":"Emma"},{"family":"Raghavendra","given":"Parimala"},{"family":"McMillan","given":"Julie M."},{"family":"Gunson","given":"Jessica Shipman"}],"issued":{"date-parts":[["2019",4,3]]}}}],"schema":"https://github.com/citation-style-language/schema/raw/master/csl-citation.json"} </w:instrText>
      </w:r>
      <w:r w:rsidR="00066C7B">
        <w:rPr>
          <w:rFonts w:ascii="Times New Roman" w:hAnsi="Times New Roman" w:cs="Times New Roman"/>
        </w:rPr>
        <w:fldChar w:fldCharType="separate"/>
      </w:r>
      <w:r w:rsidR="00BA3C04">
        <w:rPr>
          <w:rFonts w:ascii="Times New Roman" w:hAnsi="Times New Roman" w:cs="Times New Roman"/>
          <w:noProof/>
        </w:rPr>
        <w:t>(4,5)</w:t>
      </w:r>
      <w:r w:rsidR="00066C7B">
        <w:rPr>
          <w:rFonts w:ascii="Times New Roman" w:hAnsi="Times New Roman" w:cs="Times New Roman"/>
        </w:rPr>
        <w:fldChar w:fldCharType="end"/>
      </w:r>
      <w:r w:rsidR="00066C7B">
        <w:rPr>
          <w:rFonts w:ascii="Times New Roman" w:hAnsi="Times New Roman" w:cs="Times New Roman"/>
        </w:rPr>
        <w:t xml:space="preserve">. </w:t>
      </w:r>
      <w:r w:rsidR="00AE736D">
        <w:rPr>
          <w:rFonts w:ascii="Times New Roman" w:hAnsi="Times New Roman" w:cs="Times New Roman"/>
        </w:rPr>
        <w:t>Además, se ha observado que un buen uso de redes sociales trae consigo distintos aspectos positivos en la salud mental de sus usuarios</w:t>
      </w:r>
      <w:r w:rsidR="00D53C4C">
        <w:rPr>
          <w:rFonts w:ascii="Times New Roman" w:hAnsi="Times New Roman" w:cs="Times New Roman"/>
        </w:rPr>
        <w:t xml:space="preserve">. </w:t>
      </w:r>
    </w:p>
    <w:p w14:paraId="16DACB37" w14:textId="62B2AECE" w:rsidR="000A0A58" w:rsidRPr="00875139" w:rsidRDefault="000A0A58" w:rsidP="00875139">
      <w:pPr>
        <w:spacing w:line="360" w:lineRule="auto"/>
        <w:jc w:val="both"/>
        <w:rPr>
          <w:rFonts w:ascii="Times New Roman" w:hAnsi="Times New Roman" w:cs="Times New Roman"/>
        </w:rPr>
      </w:pPr>
    </w:p>
    <w:p w14:paraId="7BE90D05" w14:textId="3A176E44" w:rsidR="000A0A58" w:rsidRPr="00D91FF1" w:rsidRDefault="000A0A58" w:rsidP="00875139">
      <w:pPr>
        <w:spacing w:line="360" w:lineRule="auto"/>
        <w:jc w:val="both"/>
        <w:rPr>
          <w:rFonts w:ascii="Times New Roman" w:hAnsi="Times New Roman" w:cs="Times New Roman"/>
          <w:b/>
          <w:bCs/>
        </w:rPr>
      </w:pPr>
      <w:r w:rsidRPr="00D91FF1">
        <w:rPr>
          <w:rFonts w:ascii="Times New Roman" w:hAnsi="Times New Roman" w:cs="Times New Roman"/>
          <w:b/>
          <w:bCs/>
        </w:rPr>
        <w:t>Uso problemático de redes sociales</w:t>
      </w:r>
    </w:p>
    <w:p w14:paraId="2FEE0171" w14:textId="77777777" w:rsidR="00875139" w:rsidRPr="00875139" w:rsidRDefault="00875139" w:rsidP="00875139">
      <w:pPr>
        <w:spacing w:line="360" w:lineRule="auto"/>
        <w:jc w:val="both"/>
        <w:rPr>
          <w:rFonts w:ascii="Times New Roman" w:hAnsi="Times New Roman" w:cs="Times New Roman"/>
        </w:rPr>
      </w:pPr>
    </w:p>
    <w:p w14:paraId="408B5E9F" w14:textId="58D56417" w:rsidR="000A0A58" w:rsidRPr="00875139" w:rsidRDefault="000A0A58" w:rsidP="00B126B0">
      <w:pPr>
        <w:spacing w:line="360" w:lineRule="auto"/>
        <w:ind w:firstLine="709"/>
        <w:jc w:val="both"/>
        <w:rPr>
          <w:rFonts w:ascii="Times New Roman" w:hAnsi="Times New Roman" w:cs="Times New Roman"/>
        </w:rPr>
      </w:pPr>
      <w:r w:rsidRPr="00875139">
        <w:rPr>
          <w:rFonts w:ascii="Times New Roman" w:hAnsi="Times New Roman" w:cs="Times New Roman"/>
        </w:rPr>
        <w:t xml:space="preserve">Cuando se habla de uso problemático de las redes sociales, se hace referencia a dos aspectos en específico: </w:t>
      </w:r>
      <w:r w:rsidRPr="00D91FF1">
        <w:rPr>
          <w:rFonts w:ascii="Times New Roman" w:hAnsi="Times New Roman" w:cs="Times New Roman"/>
          <w:b/>
          <w:bCs/>
        </w:rPr>
        <w:t>hacer un mal</w:t>
      </w:r>
      <w:r w:rsidRPr="00875139">
        <w:rPr>
          <w:rFonts w:ascii="Times New Roman" w:hAnsi="Times New Roman" w:cs="Times New Roman"/>
        </w:rPr>
        <w:t xml:space="preserve"> uso de los mismos y </w:t>
      </w:r>
      <w:r w:rsidRPr="00D91FF1">
        <w:rPr>
          <w:rFonts w:ascii="Times New Roman" w:hAnsi="Times New Roman" w:cs="Times New Roman"/>
          <w:b/>
          <w:bCs/>
        </w:rPr>
        <w:t>utilizarlas en exceso</w:t>
      </w:r>
      <w:r w:rsidRPr="00875139">
        <w:rPr>
          <w:rFonts w:ascii="Times New Roman" w:hAnsi="Times New Roman" w:cs="Times New Roman"/>
        </w:rPr>
        <w:t>.</w:t>
      </w:r>
    </w:p>
    <w:p w14:paraId="4BAFDAB6" w14:textId="1D961E0F" w:rsidR="00933A96" w:rsidRPr="00875139" w:rsidRDefault="000A0A58" w:rsidP="00875139">
      <w:pPr>
        <w:spacing w:line="360" w:lineRule="auto"/>
        <w:jc w:val="both"/>
        <w:rPr>
          <w:rFonts w:ascii="Times New Roman" w:hAnsi="Times New Roman" w:cs="Times New Roman"/>
        </w:rPr>
      </w:pPr>
      <w:r w:rsidRPr="00875139">
        <w:rPr>
          <w:rFonts w:ascii="Times New Roman" w:hAnsi="Times New Roman" w:cs="Times New Roman"/>
        </w:rPr>
        <w:t xml:space="preserve">El mal uso de las redes </w:t>
      </w:r>
      <w:r w:rsidR="00933A96" w:rsidRPr="00875139">
        <w:rPr>
          <w:rFonts w:ascii="Times New Roman" w:hAnsi="Times New Roman" w:cs="Times New Roman"/>
        </w:rPr>
        <w:t>sociales</w:t>
      </w:r>
      <w:r w:rsidRPr="00875139">
        <w:rPr>
          <w:rFonts w:ascii="Times New Roman" w:hAnsi="Times New Roman" w:cs="Times New Roman"/>
        </w:rPr>
        <w:t xml:space="preserve"> se podría en</w:t>
      </w:r>
      <w:r w:rsidR="00933A96" w:rsidRPr="00875139">
        <w:rPr>
          <w:rFonts w:ascii="Times New Roman" w:hAnsi="Times New Roman" w:cs="Times New Roman"/>
        </w:rPr>
        <w:t xml:space="preserve">tender como un uso de estas con el fin de dañar a otra persona. En este grupo, podrían incluirse conductas como el </w:t>
      </w:r>
      <w:r w:rsidR="00933A96" w:rsidRPr="00D91FF1">
        <w:rPr>
          <w:rFonts w:ascii="Times New Roman" w:hAnsi="Times New Roman" w:cs="Times New Roman"/>
          <w:i/>
          <w:iCs/>
        </w:rPr>
        <w:t xml:space="preserve">ciber acoso, la sextorsión y el grooming. </w:t>
      </w:r>
    </w:p>
    <w:p w14:paraId="6EF2E47E" w14:textId="77777777" w:rsidR="00D91FF1" w:rsidRDefault="00933A96" w:rsidP="00DA5DA5">
      <w:pPr>
        <w:autoSpaceDE w:val="0"/>
        <w:autoSpaceDN w:val="0"/>
        <w:adjustRightInd w:val="0"/>
        <w:spacing w:line="360" w:lineRule="auto"/>
        <w:ind w:firstLine="426"/>
        <w:jc w:val="both"/>
        <w:rPr>
          <w:rFonts w:ascii="Times New Roman" w:hAnsi="Times New Roman" w:cs="Times New Roman"/>
        </w:rPr>
      </w:pPr>
      <w:r w:rsidRPr="00875139">
        <w:rPr>
          <w:rFonts w:ascii="Times New Roman" w:hAnsi="Times New Roman" w:cs="Times New Roman"/>
        </w:rPr>
        <w:t xml:space="preserve">El </w:t>
      </w:r>
      <w:r w:rsidRPr="00D91FF1">
        <w:rPr>
          <w:rFonts w:ascii="Times New Roman" w:hAnsi="Times New Roman" w:cs="Times New Roman"/>
          <w:b/>
          <w:bCs/>
        </w:rPr>
        <w:t>acoso virtual</w:t>
      </w:r>
      <w:r w:rsidRPr="00875139">
        <w:rPr>
          <w:rFonts w:ascii="Times New Roman" w:hAnsi="Times New Roman" w:cs="Times New Roman"/>
        </w:rPr>
        <w:t xml:space="preserve"> es un término que es muy conocido en la actualidad, y podríamos definirlo como la forma en que los medios de comunicación (internet, telefonía, móvil, sitios web y/o videojuegos online) pueden favorecer la violencia e incluso ejercerla sobre distintos grupos de personas </w:t>
      </w:r>
      <w:r w:rsidRPr="00875139">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fVRUPPSp","properties":{"formattedCitation":"(6)","plainCitation":"(6)","noteIndex":0},"citationItems":[{"id":328,"uris":["http://zotero.org/users/8360648/items/BMKXMN4H"],"itemData":{"id":328,"type":"article-journal","container-title":"Revista Médica Clínica Las Condes","DOI":"10.1016/j.rmclc.2014.12.001","ISSN":"07168640","issue":"1","journalAbbreviation":"Revista Médica Clínica Las Condes","language":"es","page":"7-13","source":"DOI.org (Crossref)","title":"Impacto de las redes sociales e internet en la adolescencia: aspectos positivos y negativos","title-short":"Impacto de las redes sociales e internet en la adolescencia","volume":"26","author":[{"family":"Arab","given":"Elías"},{"family":"Díaz","given":"Alejandra"}],"issued":{"date-parts":[["2015",1]]}}}],"schema":"https://github.com/citation-style-language/schema/raw/master/csl-citation.json"} </w:instrText>
      </w:r>
      <w:r w:rsidRPr="00875139">
        <w:rPr>
          <w:rFonts w:ascii="Times New Roman" w:hAnsi="Times New Roman" w:cs="Times New Roman"/>
        </w:rPr>
        <w:fldChar w:fldCharType="separate"/>
      </w:r>
      <w:r w:rsidR="00BA3C04">
        <w:rPr>
          <w:rFonts w:ascii="Times New Roman" w:hAnsi="Times New Roman" w:cs="Times New Roman"/>
          <w:noProof/>
        </w:rPr>
        <w:t>(6)</w:t>
      </w:r>
      <w:r w:rsidRPr="00875139">
        <w:rPr>
          <w:rFonts w:ascii="Times New Roman" w:hAnsi="Times New Roman" w:cs="Times New Roman"/>
        </w:rPr>
        <w:fldChar w:fldCharType="end"/>
      </w:r>
      <w:r w:rsidR="00875139">
        <w:rPr>
          <w:rFonts w:ascii="Times New Roman" w:hAnsi="Times New Roman" w:cs="Times New Roman"/>
        </w:rPr>
        <w:t xml:space="preserve">. </w:t>
      </w:r>
    </w:p>
    <w:p w14:paraId="012F4666" w14:textId="77777777" w:rsidR="00D91FF1" w:rsidRDefault="003B6AAB" w:rsidP="00DA5DA5">
      <w:pPr>
        <w:autoSpaceDE w:val="0"/>
        <w:autoSpaceDN w:val="0"/>
        <w:adjustRightInd w:val="0"/>
        <w:spacing w:line="360" w:lineRule="auto"/>
        <w:ind w:firstLine="426"/>
        <w:jc w:val="both"/>
        <w:rPr>
          <w:rFonts w:ascii="Times New Roman" w:hAnsi="Times New Roman" w:cs="Times New Roman"/>
        </w:rPr>
      </w:pPr>
      <w:r w:rsidRPr="00FE1041">
        <w:rPr>
          <w:rFonts w:ascii="Times New Roman" w:hAnsi="Times New Roman" w:cs="Times New Roman"/>
        </w:rPr>
        <w:t xml:space="preserve">La </w:t>
      </w:r>
      <w:r w:rsidRPr="00D91FF1">
        <w:rPr>
          <w:rFonts w:ascii="Times New Roman" w:hAnsi="Times New Roman" w:cs="Times New Roman"/>
          <w:b/>
          <w:bCs/>
        </w:rPr>
        <w:t>sextorsión</w:t>
      </w:r>
      <w:r w:rsidRPr="00FE1041">
        <w:rPr>
          <w:rFonts w:ascii="Times New Roman" w:hAnsi="Times New Roman" w:cs="Times New Roman"/>
        </w:rPr>
        <w:t xml:space="preserve"> hace referencia al chantaje que se produce por medio de una persona mayor o menor de edad realiza a otra, mediante mensajes, videos o fotos que la propi</w:t>
      </w:r>
      <w:r>
        <w:rPr>
          <w:rFonts w:ascii="Times New Roman" w:hAnsi="Times New Roman" w:cs="Times New Roman"/>
        </w:rPr>
        <w:t>a</w:t>
      </w:r>
      <w:r w:rsidRPr="00FE1041">
        <w:rPr>
          <w:rFonts w:ascii="Times New Roman" w:hAnsi="Times New Roman" w:cs="Times New Roman"/>
        </w:rPr>
        <w:t xml:space="preserve"> victima ha </w:t>
      </w:r>
      <w:r w:rsidRPr="00FE1041">
        <w:rPr>
          <w:rFonts w:ascii="Times New Roman" w:hAnsi="Times New Roman" w:cs="Times New Roman"/>
        </w:rPr>
        <w:lastRenderedPageBreak/>
        <w:t>generado. Amenaza con su publicación para conseguir un favor a cambio, este no tiene por</w:t>
      </w:r>
      <w:r>
        <w:rPr>
          <w:rFonts w:ascii="Times New Roman" w:hAnsi="Times New Roman" w:cs="Times New Roman"/>
        </w:rPr>
        <w:t xml:space="preserve"> </w:t>
      </w:r>
      <w:r w:rsidRPr="00FE1041">
        <w:rPr>
          <w:rFonts w:ascii="Times New Roman" w:hAnsi="Times New Roman" w:cs="Times New Roman"/>
        </w:rPr>
        <w:t>qu</w:t>
      </w:r>
      <w:r>
        <w:rPr>
          <w:rFonts w:ascii="Times New Roman" w:hAnsi="Times New Roman" w:cs="Times New Roman"/>
        </w:rPr>
        <w:t>é</w:t>
      </w:r>
      <w:r w:rsidRPr="00FE1041">
        <w:rPr>
          <w:rFonts w:ascii="Times New Roman" w:hAnsi="Times New Roman" w:cs="Times New Roman"/>
        </w:rPr>
        <w:t xml:space="preserve"> ser de tipo sexual</w:t>
      </w:r>
      <w:r w:rsidR="007C3D68">
        <w:rPr>
          <w:rFonts w:ascii="Times New Roman" w:hAnsi="Times New Roman" w:cs="Times New Roman"/>
        </w:rPr>
        <w:t xml:space="preserve"> </w:t>
      </w:r>
      <w:r w:rsidR="007C3D68">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q1wZoyac","properties":{"formattedCitation":"(7)","plainCitation":"(7)","noteIndex":0},"citationItems":[{"id":217,"uris":["http://zotero.org/users/8360648/items/NTJHBB39"],"itemData":{"id":217,"type":"article-journal","abstract":"This study tries to analyse the development of Sexting between the teenagers of Extremadura. The sample is composed by 132 teenagers of ages understood between 13-17 years of several Colleges and High School. The instrument of evaluation used has been an adjustment of two survey, constructed in agreement to a Likert scale with 4 possibilities of answer and that consists of 45 items which evaluate the opinions and worries of teenagers brings over of the use of mobiles or Internet for the sending or receipt of messages, photos or provocative or suggestive videos. By means of the obtained results we conclude that the teenagers don’t admit their participation in Sexting’s acts though they know the meaning of the concept and the existence of nearby cases.","container-title":"International Journal of Developmental and Educational Psychology","issue":"1","language":"es","page":"521-533","source":"Zotero","title":"Sexting : Nuevos Usos De La Tecnología y la sexualidad en adolescentes","volume":"1","author":[{"family":"Caldera Fajardo","given":"Maria"},{"family":"Gordillo Hernandez","given":"Marta"},{"family":"Regalado Cuenca","given":"Ana"}],"issued":{"date-parts":[["2013"]]}}}],"schema":"https://github.com/citation-style-language/schema/raw/master/csl-citation.json"} </w:instrText>
      </w:r>
      <w:r w:rsidR="007C3D68">
        <w:rPr>
          <w:rFonts w:ascii="Times New Roman" w:hAnsi="Times New Roman" w:cs="Times New Roman"/>
        </w:rPr>
        <w:fldChar w:fldCharType="separate"/>
      </w:r>
      <w:r w:rsidR="00BA3C04">
        <w:rPr>
          <w:rFonts w:ascii="Times New Roman" w:hAnsi="Times New Roman" w:cs="Times New Roman"/>
          <w:noProof/>
        </w:rPr>
        <w:t>(7)</w:t>
      </w:r>
      <w:r w:rsidR="007C3D68">
        <w:rPr>
          <w:rFonts w:ascii="Times New Roman" w:hAnsi="Times New Roman" w:cs="Times New Roman"/>
        </w:rPr>
        <w:fldChar w:fldCharType="end"/>
      </w:r>
      <w:r w:rsidRPr="00FE1041">
        <w:rPr>
          <w:rFonts w:ascii="Times New Roman" w:hAnsi="Times New Roman" w:cs="Times New Roman"/>
        </w:rPr>
        <w:t>.</w:t>
      </w:r>
      <w:r>
        <w:rPr>
          <w:rFonts w:ascii="Times New Roman" w:hAnsi="Times New Roman" w:cs="Times New Roman"/>
        </w:rPr>
        <w:t xml:space="preserve"> </w:t>
      </w:r>
    </w:p>
    <w:p w14:paraId="506738B6" w14:textId="4BB88767" w:rsidR="00A316ED" w:rsidRDefault="00D91FF1" w:rsidP="00DA5DA5">
      <w:pPr>
        <w:autoSpaceDE w:val="0"/>
        <w:autoSpaceDN w:val="0"/>
        <w:adjustRightInd w:val="0"/>
        <w:spacing w:line="360" w:lineRule="auto"/>
        <w:ind w:firstLine="426"/>
        <w:jc w:val="both"/>
        <w:rPr>
          <w:rFonts w:ascii="Times New Roman" w:hAnsi="Times New Roman" w:cs="Times New Roman"/>
        </w:rPr>
      </w:pPr>
      <w:r>
        <w:rPr>
          <w:rFonts w:ascii="Times New Roman" w:hAnsi="Times New Roman" w:cs="Times New Roman"/>
        </w:rPr>
        <w:t xml:space="preserve">El </w:t>
      </w:r>
      <w:r w:rsidRPr="00D91FF1">
        <w:rPr>
          <w:rFonts w:ascii="Times New Roman" w:hAnsi="Times New Roman" w:cs="Times New Roman"/>
          <w:b/>
          <w:bCs/>
        </w:rPr>
        <w:t>grooming</w:t>
      </w:r>
      <w:r>
        <w:rPr>
          <w:rFonts w:ascii="Times New Roman" w:hAnsi="Times New Roman" w:cs="Times New Roman"/>
        </w:rPr>
        <w:t xml:space="preserve"> </w:t>
      </w:r>
      <w:r w:rsidR="00A316ED" w:rsidRPr="00FE1041">
        <w:rPr>
          <w:rFonts w:ascii="Times New Roman" w:hAnsi="Times New Roman" w:cs="Times New Roman"/>
        </w:rPr>
        <w:t>se refiere a las distintas estrategias que realiza un adulto para ganar la confianza de</w:t>
      </w:r>
      <w:r w:rsidR="00A316ED">
        <w:rPr>
          <w:rFonts w:ascii="Times New Roman" w:hAnsi="Times New Roman" w:cs="Times New Roman"/>
        </w:rPr>
        <w:t xml:space="preserve"> un</w:t>
      </w:r>
      <w:r w:rsidR="00A316ED" w:rsidRPr="00FE1041">
        <w:rPr>
          <w:rFonts w:ascii="Times New Roman" w:hAnsi="Times New Roman" w:cs="Times New Roman"/>
        </w:rPr>
        <w:t xml:space="preserve"> menor por medio de internet, con el fin de obtener concesiones sexuales</w:t>
      </w:r>
      <w:r w:rsidR="00A316ED">
        <w:rPr>
          <w:rFonts w:ascii="Times New Roman" w:hAnsi="Times New Roman" w:cs="Times New Roman"/>
        </w:rPr>
        <w:t>.</w:t>
      </w:r>
      <w:r w:rsidR="00A316ED" w:rsidRPr="00FE1041">
        <w:rPr>
          <w:rFonts w:ascii="Times New Roman" w:hAnsi="Times New Roman" w:cs="Times New Roman"/>
        </w:rPr>
        <w:t xml:space="preserve"> El patrón de funcionamiento o estrategias que utilizan </w:t>
      </w:r>
      <w:r w:rsidR="00A316ED">
        <w:rPr>
          <w:rFonts w:ascii="Times New Roman" w:hAnsi="Times New Roman" w:cs="Times New Roman"/>
        </w:rPr>
        <w:t>estos adultos</w:t>
      </w:r>
      <w:r w:rsidR="007C3D68">
        <w:rPr>
          <w:rFonts w:ascii="Times New Roman" w:hAnsi="Times New Roman" w:cs="Times New Roman"/>
        </w:rPr>
        <w:t xml:space="preserve"> </w:t>
      </w:r>
      <w:r w:rsidR="00A316ED" w:rsidRPr="00FE1041">
        <w:rPr>
          <w:rFonts w:ascii="Times New Roman" w:hAnsi="Times New Roman" w:cs="Times New Roman"/>
        </w:rPr>
        <w:t>son</w:t>
      </w:r>
      <w:r w:rsidR="005A70E1">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Zru3rQQB","properties":{"formattedCitation":"(6,7)","plainCitation":"(6,7)","noteIndex":0},"citationItems":[{"id":328,"uris":["http://zotero.org/users/8360648/items/BMKXMN4H"],"itemData":{"id":328,"type":"article-journal","container-title":"Revista Médica Clínica Las Condes","DOI":"10.1016/j.rmclc.2014.12.001","ISSN":"07168640","issue":"1","journalAbbreviation":"Revista Médica Clínica Las Condes","language":"es","page":"7-13","source":"DOI.org (Crossref)","title":"Impacto de las redes sociales e internet en la adolescencia: aspectos positivos y negativos","title-short":"Impacto de las redes sociales e internet en la adolescencia","volume":"26","author":[{"family":"Arab","given":"Elías"},{"family":"Díaz","given":"Alejandra"}],"issued":{"date-parts":[["2015",1]]}}},{"id":217,"uris":["http://zotero.org/users/8360648/items/NTJHBB39"],"itemData":{"id":217,"type":"article-journal","abstract":"This study tries to analyse the development of Sexting between the teenagers of Extremadura. The sample is composed by 132 teenagers of ages understood between 13-17 years of several Colleges and High School. The instrument of evaluation used has been an adjustment of two survey, constructed in agreement to a Likert scale with 4 possibilities of answer and that consists of 45 items which evaluate the opinions and worries of teenagers brings over of the use of mobiles or Internet for the sending or receipt of messages, photos or provocative or suggestive videos. By means of the obtained results we conclude that the teenagers don’t admit their participation in Sexting’s acts though they know the meaning of the concept and the existence of nearby cases.","container-title":"International Journal of Developmental and Educational Psychology","issue":"1","language":"es","page":"521-533","source":"Zotero","title":"Sexting : Nuevos Usos De La Tecnología y la sexualidad en adolescentes","volume":"1","author":[{"family":"Caldera Fajardo","given":"Maria"},{"family":"Gordillo Hernandez","given":"Marta"},{"family":"Regalado Cuenca","given":"Ana"}],"issued":{"date-parts":[["2013"]]}}}],"schema":"https://github.com/citation-style-language/schema/raw/master/csl-citation.json"} </w:instrText>
      </w:r>
      <w:r w:rsidR="005A70E1">
        <w:rPr>
          <w:rFonts w:ascii="Times New Roman" w:hAnsi="Times New Roman" w:cs="Times New Roman"/>
        </w:rPr>
        <w:fldChar w:fldCharType="separate"/>
      </w:r>
      <w:r w:rsidR="00BA3C04">
        <w:rPr>
          <w:rFonts w:ascii="Times New Roman" w:hAnsi="Times New Roman" w:cs="Times New Roman"/>
          <w:noProof/>
        </w:rPr>
        <w:t>(6,7)</w:t>
      </w:r>
      <w:r w:rsidR="005A70E1">
        <w:rPr>
          <w:rFonts w:ascii="Times New Roman" w:hAnsi="Times New Roman" w:cs="Times New Roman"/>
        </w:rPr>
        <w:fldChar w:fldCharType="end"/>
      </w:r>
      <w:r w:rsidR="00A316ED" w:rsidRPr="00FE1041">
        <w:rPr>
          <w:rFonts w:ascii="Times New Roman" w:hAnsi="Times New Roman" w:cs="Times New Roman"/>
        </w:rPr>
        <w:t>:</w:t>
      </w:r>
    </w:p>
    <w:p w14:paraId="13202B2B" w14:textId="77777777" w:rsidR="007C3D68" w:rsidRPr="00FE1041" w:rsidRDefault="007C3D68" w:rsidP="00577552">
      <w:pPr>
        <w:autoSpaceDE w:val="0"/>
        <w:autoSpaceDN w:val="0"/>
        <w:adjustRightInd w:val="0"/>
        <w:spacing w:line="360" w:lineRule="auto"/>
        <w:ind w:firstLine="567"/>
        <w:jc w:val="both"/>
        <w:rPr>
          <w:rFonts w:ascii="Times New Roman" w:hAnsi="Times New Roman" w:cs="Times New Roman"/>
        </w:rPr>
      </w:pPr>
    </w:p>
    <w:p w14:paraId="22F78140" w14:textId="6D6D6DCB" w:rsidR="00A316ED" w:rsidRPr="007C3D68" w:rsidRDefault="00A316ED" w:rsidP="00A316ED">
      <w:pPr>
        <w:pStyle w:val="Prrafodelista"/>
        <w:numPr>
          <w:ilvl w:val="0"/>
          <w:numId w:val="1"/>
        </w:numPr>
        <w:autoSpaceDE w:val="0"/>
        <w:autoSpaceDN w:val="0"/>
        <w:adjustRightInd w:val="0"/>
        <w:spacing w:line="360" w:lineRule="auto"/>
        <w:jc w:val="both"/>
        <w:rPr>
          <w:rFonts w:ascii="Times New Roman" w:hAnsi="Times New Roman" w:cs="Times New Roman"/>
        </w:rPr>
      </w:pPr>
      <w:r w:rsidRPr="00D91FF1">
        <w:rPr>
          <w:rFonts w:ascii="Times New Roman" w:hAnsi="Times New Roman" w:cs="Times New Roman"/>
          <w:b/>
          <w:bCs/>
        </w:rPr>
        <w:t>Amistad:</w:t>
      </w:r>
      <w:r w:rsidRPr="007C3D68">
        <w:rPr>
          <w:rFonts w:ascii="Times New Roman" w:hAnsi="Times New Roman" w:cs="Times New Roman"/>
        </w:rPr>
        <w:t xml:space="preserve"> el abusador se hace pasar por otro/a joven, ganándose su confianza, seduciéndola y así conseguir sus datos personales</w:t>
      </w:r>
      <w:r w:rsidR="005A70E1">
        <w:rPr>
          <w:rFonts w:ascii="Times New Roman" w:hAnsi="Times New Roman" w:cs="Times New Roman"/>
        </w:rPr>
        <w:t>.</w:t>
      </w:r>
    </w:p>
    <w:p w14:paraId="0C2633A5" w14:textId="1C8C879A" w:rsidR="00A316ED" w:rsidRPr="007C3D68" w:rsidRDefault="00A316ED" w:rsidP="00A316ED">
      <w:pPr>
        <w:pStyle w:val="Prrafodelista"/>
        <w:numPr>
          <w:ilvl w:val="0"/>
          <w:numId w:val="1"/>
        </w:numPr>
        <w:autoSpaceDE w:val="0"/>
        <w:autoSpaceDN w:val="0"/>
        <w:adjustRightInd w:val="0"/>
        <w:spacing w:line="360" w:lineRule="auto"/>
        <w:jc w:val="both"/>
        <w:rPr>
          <w:rFonts w:ascii="Times New Roman" w:hAnsi="Times New Roman" w:cs="Times New Roman"/>
        </w:rPr>
      </w:pPr>
      <w:r w:rsidRPr="00D91FF1">
        <w:rPr>
          <w:rFonts w:ascii="Times New Roman" w:hAnsi="Times New Roman" w:cs="Times New Roman"/>
          <w:b/>
          <w:bCs/>
        </w:rPr>
        <w:t>Engaño:</w:t>
      </w:r>
      <w:r w:rsidRPr="007C3D68">
        <w:rPr>
          <w:rFonts w:ascii="Times New Roman" w:hAnsi="Times New Roman" w:cs="Times New Roman"/>
        </w:rPr>
        <w:t xml:space="preserve"> el abusador finge estar enamorado de la victima para conseguir que se desnude y realice actos de naturaleza sexual frente a la webcam o envíe fotografías de igual tipo</w:t>
      </w:r>
      <w:r w:rsidR="005A70E1">
        <w:rPr>
          <w:rFonts w:ascii="Times New Roman" w:hAnsi="Times New Roman" w:cs="Times New Roman"/>
        </w:rPr>
        <w:t xml:space="preserve">. </w:t>
      </w:r>
    </w:p>
    <w:p w14:paraId="76060405" w14:textId="61283E82" w:rsidR="00B126B0" w:rsidRDefault="00A316ED" w:rsidP="00DA5DA5">
      <w:pPr>
        <w:pStyle w:val="Prrafodelista"/>
        <w:numPr>
          <w:ilvl w:val="0"/>
          <w:numId w:val="1"/>
        </w:numPr>
        <w:autoSpaceDE w:val="0"/>
        <w:autoSpaceDN w:val="0"/>
        <w:adjustRightInd w:val="0"/>
        <w:spacing w:line="360" w:lineRule="auto"/>
        <w:jc w:val="both"/>
        <w:rPr>
          <w:rFonts w:ascii="Times New Roman" w:hAnsi="Times New Roman" w:cs="Times New Roman"/>
        </w:rPr>
      </w:pPr>
      <w:r w:rsidRPr="00D91FF1">
        <w:rPr>
          <w:rFonts w:ascii="Times New Roman" w:hAnsi="Times New Roman" w:cs="Times New Roman"/>
          <w:b/>
          <w:bCs/>
        </w:rPr>
        <w:t>Chantaje:</w:t>
      </w:r>
      <w:r w:rsidRPr="007C3D68">
        <w:rPr>
          <w:rFonts w:ascii="Times New Roman" w:hAnsi="Times New Roman" w:cs="Times New Roman"/>
        </w:rPr>
        <w:t xml:space="preserve"> el abusador manipula a la víctima amenazándolo/a con que va a hacer publico el material que le ha enviado si es que no sigue en</w:t>
      </w:r>
      <w:r w:rsidRPr="00FE1041">
        <w:rPr>
          <w:rFonts w:ascii="Times New Roman" w:hAnsi="Times New Roman" w:cs="Times New Roman"/>
        </w:rPr>
        <w:t>viándole fotos o realiza algún acto de carácter sexual</w:t>
      </w:r>
      <w:r w:rsidR="005A70E1">
        <w:rPr>
          <w:rFonts w:ascii="Times New Roman" w:hAnsi="Times New Roman" w:cs="Times New Roman"/>
        </w:rPr>
        <w:t>.</w:t>
      </w:r>
    </w:p>
    <w:p w14:paraId="728E9E26" w14:textId="0F18F5F7" w:rsidR="000A0A58" w:rsidRDefault="00CC3A21" w:rsidP="0092595F">
      <w:pPr>
        <w:spacing w:line="360" w:lineRule="auto"/>
        <w:ind w:firstLine="426"/>
        <w:jc w:val="both"/>
        <w:rPr>
          <w:rFonts w:ascii="Times New Roman" w:hAnsi="Times New Roman" w:cs="Times New Roman"/>
        </w:rPr>
      </w:pPr>
      <w:r>
        <w:rPr>
          <w:rFonts w:ascii="Times New Roman" w:hAnsi="Times New Roman" w:cs="Times New Roman"/>
        </w:rPr>
        <w:t xml:space="preserve">Cotidianamente se ha denominado al uso excesivo de redes sociales como adicción a las redes sociales. A día de hoy, los manuales diagnósticos DSM y CIE no recogen a este uso excesivo o </w:t>
      </w:r>
      <w:r w:rsidR="00AB50F8">
        <w:rPr>
          <w:rFonts w:ascii="Times New Roman" w:hAnsi="Times New Roman" w:cs="Times New Roman"/>
        </w:rPr>
        <w:t xml:space="preserve">problemático de redes sociales como una adicción. No obstante, hay una ingente cantidad de estudios que advierten del </w:t>
      </w:r>
      <w:r w:rsidR="00AB50F8" w:rsidRPr="00D91FF1">
        <w:rPr>
          <w:rFonts w:ascii="Times New Roman" w:hAnsi="Times New Roman" w:cs="Times New Roman"/>
          <w:b/>
          <w:bCs/>
        </w:rPr>
        <w:t>potencial adictivo</w:t>
      </w:r>
      <w:r w:rsidR="00AB50F8">
        <w:rPr>
          <w:rFonts w:ascii="Times New Roman" w:hAnsi="Times New Roman" w:cs="Times New Roman"/>
        </w:rPr>
        <w:t xml:space="preserve"> que posee el uso de redes sociales. Dentro de los planos de la adicción, </w:t>
      </w:r>
      <w:r w:rsidR="009360D5">
        <w:rPr>
          <w:rFonts w:ascii="Times New Roman" w:hAnsi="Times New Roman" w:cs="Times New Roman"/>
        </w:rPr>
        <w:t xml:space="preserve">se han acuñado 3 términos que explicativos de </w:t>
      </w:r>
      <w:r w:rsidR="009360D5" w:rsidRPr="00D91FF1">
        <w:rPr>
          <w:rFonts w:ascii="Times New Roman" w:hAnsi="Times New Roman" w:cs="Times New Roman"/>
          <w:b/>
          <w:bCs/>
        </w:rPr>
        <w:t>fenómenos producidos por este uso excesivo de redes sociales</w:t>
      </w:r>
      <w:r w:rsidR="009360D5">
        <w:rPr>
          <w:rFonts w:ascii="Times New Roman" w:hAnsi="Times New Roman" w:cs="Times New Roman"/>
        </w:rPr>
        <w:t xml:space="preserve">: </w:t>
      </w:r>
      <w:proofErr w:type="spellStart"/>
      <w:r w:rsidR="009360D5">
        <w:rPr>
          <w:rFonts w:ascii="Times New Roman" w:hAnsi="Times New Roman" w:cs="Times New Roman"/>
        </w:rPr>
        <w:t>Fomo</w:t>
      </w:r>
      <w:proofErr w:type="spellEnd"/>
      <w:r w:rsidR="009360D5">
        <w:rPr>
          <w:rFonts w:ascii="Times New Roman" w:hAnsi="Times New Roman" w:cs="Times New Roman"/>
        </w:rPr>
        <w:t xml:space="preserve">, </w:t>
      </w:r>
      <w:proofErr w:type="spellStart"/>
      <w:r w:rsidR="009360D5">
        <w:rPr>
          <w:rFonts w:ascii="Times New Roman" w:hAnsi="Times New Roman" w:cs="Times New Roman"/>
        </w:rPr>
        <w:t>phubbing</w:t>
      </w:r>
      <w:proofErr w:type="spellEnd"/>
      <w:r w:rsidR="009360D5">
        <w:rPr>
          <w:rFonts w:ascii="Times New Roman" w:hAnsi="Times New Roman" w:cs="Times New Roman"/>
        </w:rPr>
        <w:t xml:space="preserve"> y nomofobia.</w:t>
      </w:r>
    </w:p>
    <w:p w14:paraId="5B2F4FA3" w14:textId="03DC15FF" w:rsidR="009360D5" w:rsidRPr="00CF7766" w:rsidRDefault="009360D5" w:rsidP="0092595F">
      <w:pPr>
        <w:spacing w:line="360" w:lineRule="auto"/>
        <w:ind w:firstLine="426"/>
        <w:jc w:val="both"/>
        <w:rPr>
          <w:rFonts w:ascii="Times New Roman" w:hAnsi="Times New Roman" w:cs="Times New Roman"/>
        </w:rPr>
      </w:pPr>
      <w:r w:rsidRPr="00A2586E">
        <w:rPr>
          <w:rFonts w:ascii="Times New Roman" w:hAnsi="Times New Roman" w:cs="Times New Roman"/>
        </w:rPr>
        <w:t xml:space="preserve">El </w:t>
      </w:r>
      <w:proofErr w:type="spellStart"/>
      <w:r w:rsidRPr="00D91FF1">
        <w:rPr>
          <w:rFonts w:ascii="Times New Roman" w:hAnsi="Times New Roman" w:cs="Times New Roman"/>
          <w:b/>
          <w:bCs/>
        </w:rPr>
        <w:t>Fear</w:t>
      </w:r>
      <w:proofErr w:type="spellEnd"/>
      <w:r w:rsidRPr="00D91FF1">
        <w:rPr>
          <w:rFonts w:ascii="Times New Roman" w:hAnsi="Times New Roman" w:cs="Times New Roman"/>
          <w:b/>
          <w:bCs/>
        </w:rPr>
        <w:t xml:space="preserve"> of </w:t>
      </w:r>
      <w:proofErr w:type="spellStart"/>
      <w:r w:rsidRPr="00D91FF1">
        <w:rPr>
          <w:rFonts w:ascii="Times New Roman" w:hAnsi="Times New Roman" w:cs="Times New Roman"/>
          <w:b/>
          <w:bCs/>
        </w:rPr>
        <w:t>Missing</w:t>
      </w:r>
      <w:proofErr w:type="spellEnd"/>
      <w:r w:rsidRPr="00D91FF1">
        <w:rPr>
          <w:rFonts w:ascii="Times New Roman" w:hAnsi="Times New Roman" w:cs="Times New Roman"/>
          <w:b/>
          <w:bCs/>
        </w:rPr>
        <w:t xml:space="preserve"> </w:t>
      </w:r>
      <w:proofErr w:type="spellStart"/>
      <w:r w:rsidRPr="00D91FF1">
        <w:rPr>
          <w:rFonts w:ascii="Times New Roman" w:hAnsi="Times New Roman" w:cs="Times New Roman"/>
          <w:b/>
          <w:bCs/>
        </w:rPr>
        <w:t>out</w:t>
      </w:r>
      <w:proofErr w:type="spellEnd"/>
      <w:r w:rsidRPr="00D91FF1">
        <w:rPr>
          <w:rFonts w:ascii="Times New Roman" w:hAnsi="Times New Roman" w:cs="Times New Roman"/>
          <w:b/>
          <w:bCs/>
        </w:rPr>
        <w:t xml:space="preserve"> (FOMO)</w:t>
      </w:r>
      <w:r w:rsidR="00A2586E" w:rsidRPr="00D91FF1">
        <w:rPr>
          <w:rFonts w:ascii="Times New Roman" w:hAnsi="Times New Roman" w:cs="Times New Roman"/>
          <w:b/>
          <w:bCs/>
        </w:rPr>
        <w:t>,</w:t>
      </w:r>
      <w:r w:rsidR="00A2586E" w:rsidRPr="00A2586E">
        <w:rPr>
          <w:rFonts w:ascii="Times New Roman" w:hAnsi="Times New Roman" w:cs="Times New Roman"/>
        </w:rPr>
        <w:t xml:space="preserve"> es un fenómeno </w:t>
      </w:r>
      <w:r w:rsidR="00A2586E">
        <w:rPr>
          <w:rFonts w:ascii="Times New Roman" w:hAnsi="Times New Roman" w:cs="Times New Roman"/>
        </w:rPr>
        <w:t>que no ha sido muy estudiado, ya que ha conseguido s</w:t>
      </w:r>
      <w:r w:rsidR="0023658D">
        <w:rPr>
          <w:rFonts w:ascii="Times New Roman" w:hAnsi="Times New Roman" w:cs="Times New Roman"/>
        </w:rPr>
        <w:t xml:space="preserve">er </w:t>
      </w:r>
      <w:r w:rsidR="00A2586E">
        <w:rPr>
          <w:rFonts w:ascii="Times New Roman" w:hAnsi="Times New Roman" w:cs="Times New Roman"/>
        </w:rPr>
        <w:t>protagoni</w:t>
      </w:r>
      <w:r w:rsidR="0023658D">
        <w:rPr>
          <w:rFonts w:ascii="Times New Roman" w:hAnsi="Times New Roman" w:cs="Times New Roman"/>
        </w:rPr>
        <w:t>sta</w:t>
      </w:r>
      <w:r w:rsidR="00A2586E">
        <w:rPr>
          <w:rFonts w:ascii="Times New Roman" w:hAnsi="Times New Roman" w:cs="Times New Roman"/>
        </w:rPr>
        <w:t xml:space="preserve"> en la última década</w:t>
      </w:r>
      <w:r w:rsidR="0023658D">
        <w:rPr>
          <w:rFonts w:ascii="Times New Roman" w:hAnsi="Times New Roman" w:cs="Times New Roman"/>
        </w:rPr>
        <w:t xml:space="preserve"> con el crecimiento exponencial de las redes sociales</w:t>
      </w:r>
      <w:r w:rsidR="00A2586E">
        <w:rPr>
          <w:rFonts w:ascii="Times New Roman" w:hAnsi="Times New Roman" w:cs="Times New Roman"/>
        </w:rPr>
        <w:t xml:space="preserve">. Este fenómeno, como </w:t>
      </w:r>
      <w:r w:rsidR="0023658D">
        <w:rPr>
          <w:rFonts w:ascii="Times New Roman" w:hAnsi="Times New Roman" w:cs="Times New Roman"/>
        </w:rPr>
        <w:t xml:space="preserve">bien </w:t>
      </w:r>
      <w:r w:rsidR="00A2586E">
        <w:rPr>
          <w:rFonts w:ascii="Times New Roman" w:hAnsi="Times New Roman" w:cs="Times New Roman"/>
        </w:rPr>
        <w:t>lo dice su nombre, es el miedo a perderse</w:t>
      </w:r>
      <w:r w:rsidR="0023658D">
        <w:rPr>
          <w:rFonts w:ascii="Times New Roman" w:hAnsi="Times New Roman" w:cs="Times New Roman"/>
        </w:rPr>
        <w:t xml:space="preserve">, </w:t>
      </w:r>
      <w:r w:rsidR="00A2586E">
        <w:rPr>
          <w:rFonts w:ascii="Times New Roman" w:hAnsi="Times New Roman" w:cs="Times New Roman"/>
        </w:rPr>
        <w:t>específicamente</w:t>
      </w:r>
      <w:r w:rsidR="0023658D">
        <w:rPr>
          <w:rFonts w:ascii="Times New Roman" w:hAnsi="Times New Roman" w:cs="Times New Roman"/>
        </w:rPr>
        <w:t xml:space="preserve">, perderse o no observar a tiempo el contenido que se ha subido a las redes sociales </w:t>
      </w:r>
      <w:r w:rsidR="0023658D">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44ouObeu","properties":{"formattedCitation":"(1\\uc0\\u8211{}3,8)","plainCitation":"(1–3,8)","noteIndex":0},"citationItems":[{"id":229,"uris":["http://zotero.org/users/8360648/items/IKUXUGTJ"],"itemData":{"id":229,"type":"article-journal","abstract":"Fear-of-missing-out (FOMO) refers to feelings of anxiety that arise from the realization that you may be missing out on rewarding experiences that others are having. FOMO can be identiﬁed as an intra-personal trait that drives people to stay up to date of what other people are doing, among others on social media platforms. Drawing from the ﬁndings of a large-scale survey study among 2663 Flemish teenagers, this study explores the relationships between FOMO, social media use, problematic social media use (PSMU) and phubbing behavior. In line with our expectations, FOMO was a positive predictor of both how frequently teenagers use several social media platforms and of how many platforms they actively use. FOMO was a stronger predictor of the use of social media platforms that are more private (e.g., Facebook, Snapchat) than platforms that are more public in nature (e.g., Twitter, Youtube). FOMO predicted phubbing behavior both directly and indirectly via its relationship with PSMU. These ﬁndings support extant research that points towards FOMO as a factor explaining teenagers’ social media use.","container-title":"International Journal of Environmental Research and Public Health","DOI":"10.3390/ijerph15102319","ISSN":"1660-4601","issue":"10","journalAbbreviation":"IJERPH","language":"en","page":"2319","source":"DOI.org (Crossref)","title":"Fear of Missing Out as a Predictor of Problematic Social Media Use and Phubbing Behavior among Flemish Adolescents","volume":"15","author":[{"family":"Franchina","given":"Vittoria"},{"family":"Vanden Abeele","given":"Mariek"},{"family":"Rooij","given":"Antonius","non-dropping-particle":"van"},{"family":"Lo Coco","given":"Gianluca"},{"family":"De Marez","given":"Lieven"}],"issued":{"date-parts":[["2018",10,22]]}}},{"id":238,"uris":["http://zotero.org/users/8360648/items/4A4JP6IW"],"itemData":{"id":238,"type":"article-journal","abstract":"Fear of missing out (FoMO) has been linked to problematic social media use and negative health outcomes among adolescents and emerging adults. The 10-item Fear of Missing Out Scale (FoMO) is the most used instrument to measure FoMO levels and, for this reason, it seems relevant to evaluate its psychometric properties across various cultures. In Study 1, exploratory factor analysis was conducted on the scale items using a sample of 436 college students [F = 51.1%; M (SD) = 22.13 (2.78) years old]. In Study 2, confirmatory factor analysis was conducted in order to determine whether the results of Study 1 could be confirmed with another sample of college students [n = 239; F = 61.1%; M (SD)= 23.02(2.64) years old] and adolescents [n = 178; M = 57.3%; M (SD) = 16.2 (1.48) years old]. The model was also tested for measurement invariance by sex and age (collegiate versus high school students). Full scalar invariance of the FoMO across sex and age was supported and adequate internal consistency was found. Convergent validity was also demonstrated. As a result, we concluded that the FoMO might be used in clinical settings as a means of screening people who show potentially high behavioral engagement with social media. The FoMO can also help identify specific maladaptive cognitions and ruminative thoughts that maintain FoMO.","container-title":"Addictive Behaviors","DOI":"10.1016/j.addbeh.2019.106179","ISSN":"03064603","journalAbbreviation":"Addictive Behaviors","language":"en","page":"106179","source":"DOI.org (Crossref)","title":"Factor structure and psychometric properties of the Italian version of the fear of missing out scale in emerging adults and adolescents","volume":"102","author":[{"family":"Casale","given":"Silvia"},{"family":"Fioravanti","given":"Giulia"}],"issued":{"date-parts":[["2020",3]]}}},{"id":253,"uris":["http://zotero.org/users/8360648/items/PCURRATF"],"itemData":{"id":253,"type":"article-journal","abstract":"The present study aimed to investigate: a) the contribution of the fear of missing out (FoMO) in explaining social media problematic use taking also into account the fear of being negatively evaluated and the perception of low self-presentational skills; b) the mediating role of positive metacognitions about social media use in the relationship between FoMO and social media problematic use. A sample of 579 undergraduates was recruited (54.6% F; mean age = 22.39 + 2.82). Among females, the assessed structural model produced good fit to the data [χ2= 101.11, df= 52, p &lt; 0.001; RMSEA =.05 (90% C.I. =.04–.07), CFI = .98, SRMR = .05]. FoMO and selfpresentational skills were both directly and indirectly associated with social media problematic use through the mediation of positive metacognitions. Fear of negative evaluation was not associated with social media problematic use. Among males, FoMO had both a direct and an indirect effect on social media problematic use mediated by positive metacognitions. The fear of negative evaluation and self-presentational skills were only indirectly associated with social media problematic use through positive metacognitions. The assessed structural model produced good fit to the data [χ2= 98.02, df= 55, p &lt; 0.001; RMSEA =.05 (90% C.I. =.04–.07), CFI = .98, SRMR = .07]. The present study confirmed the role of FoMO with respect to social media problematic use and highlighted for the first time the mediating role of positive metacognitions in this relationship.","container-title":"Addictive Behaviors","DOI":"10.1016/j.addbeh.2018.05.020","ISSN":"03064603","journalAbbreviation":"Addictive Behaviors","language":"en","page":"83-87","source":"DOI.org (Crossref)","title":"Exploring the role of positive metacognitions in explaining the association between the fear of missing out and social media addiction","volume":"85","author":[{"family":"Casale","given":"Silvia"},{"family":"Rugai","given":"Laura"},{"family":"Fioravanti","given":"Giulia"}],"issued":{"date-parts":[["2018",10]]}}},{"id":80,"uris":["http://zotero.org/users/8360648/items/39LZ5WY2"],"itemData":{"id":80,"type":"article-journal","abstract":"This article provides a comprehensive look at society’s use of technology including the Internet, smartphones, and other digital devices and it’s apparent effects on people’s mental health. Negative consequences from technology overuse impact an individual behaviorally, affectively, and cognitively. Advantageous counseling interventions and treatment options are discussed as methods to reduce effects of technology abuse and isolation from the real world and help clients find a balance in connectivity. The authors discuss signs of potential pathological technology use and concern for Internet addiction as well as the DSM-5’s proposed Internet Gaming Disorder. Detrimental impacts on adults, adolescents, and children from continual connectivity are explained. Consequences of attachment to technology include lowered social skills, self-motivation, emotional intelligence, and empathy and increased conflict with others, ADHD, and depression in younger populations. Mental health concerns increase with society’s reduced social interactions resulting from increased technological use and dependence on social media for communication.","container-title":"International Journal of Mental Health and Addiction","DOI":"10.1007/s11469-016-9684-0","ISSN":"1557-1874, 1557-1882","issue":"3","journalAbbreviation":"Int J Ment Health Addiction","language":"en","page":"604-613","source":"DOI.org (Crossref)","title":"Mental Health Concerns in the Digital Age","volume":"15","author":[{"family":"Scott","given":"David A."},{"family":"Valley","given":"Bart"},{"family":"Simecka","given":"Brooke A."}],"issued":{"date-parts":[["2017",6]]}}}],"schema":"https://github.com/citation-style-language/schema/raw/master/csl-citation.json"} </w:instrText>
      </w:r>
      <w:r w:rsidR="0023658D">
        <w:rPr>
          <w:rFonts w:ascii="Times New Roman" w:hAnsi="Times New Roman" w:cs="Times New Roman"/>
        </w:rPr>
        <w:fldChar w:fldCharType="separate"/>
      </w:r>
      <w:r w:rsidR="00BA3C04" w:rsidRPr="00BA3C04">
        <w:rPr>
          <w:rFonts w:ascii="Times New Roman" w:hAnsi="Times New Roman" w:cs="Times New Roman"/>
        </w:rPr>
        <w:t>(1–3,8)</w:t>
      </w:r>
      <w:r w:rsidR="0023658D">
        <w:rPr>
          <w:rFonts w:ascii="Times New Roman" w:hAnsi="Times New Roman" w:cs="Times New Roman"/>
        </w:rPr>
        <w:fldChar w:fldCharType="end"/>
      </w:r>
      <w:r w:rsidR="0023658D">
        <w:rPr>
          <w:rFonts w:ascii="Times New Roman" w:hAnsi="Times New Roman" w:cs="Times New Roman"/>
        </w:rPr>
        <w:t xml:space="preserve">. En muchas ocasiones, se ha confundido </w:t>
      </w:r>
      <w:r w:rsidR="00D31630">
        <w:rPr>
          <w:rFonts w:ascii="Times New Roman" w:hAnsi="Times New Roman" w:cs="Times New Roman"/>
        </w:rPr>
        <w:t xml:space="preserve">a este fenómeno con una dependencia o adición a las redes sociales, debido al tiempo que se le dedican a las mismas, además del malestar significativo que experimentan las personas que no pueden acceder a las redes sociales en determinadas ocasiones </w:t>
      </w:r>
      <w:r w:rsidR="00D31630">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MWmyLWVk","properties":{"formattedCitation":"(1\\uc0\\u8211{}3)","plainCitation":"(1–3)","noteIndex":0},"citationItems":[{"id":229,"uris":["http://zotero.org/users/8360648/items/IKUXUGTJ"],"itemData":{"id":229,"type":"article-journal","abstract":"Fear-of-missing-out (FOMO) refers to feelings of anxiety that arise from the realization that you may be missing out on rewarding experiences that others are having. FOMO can be identiﬁed as an intra-personal trait that drives people to stay up to date of what other people are doing, among others on social media platforms. Drawing from the ﬁndings of a large-scale survey study among 2663 Flemish teenagers, this study explores the relationships between FOMO, social media use, problematic social media use (PSMU) and phubbing behavior. In line with our expectations, FOMO was a positive predictor of both how frequently teenagers use several social media platforms and of how many platforms they actively use. FOMO was a stronger predictor of the use of social media platforms that are more private (e.g., Facebook, Snapchat) than platforms that are more public in nature (e.g., Twitter, Youtube). FOMO predicted phubbing behavior both directly and indirectly via its relationship with PSMU. These ﬁndings support extant research that points towards FOMO as a factor explaining teenagers’ social media use.","container-title":"International Journal of Environmental Research and Public Health","DOI":"10.3390/ijerph15102319","ISSN":"1660-4601","issue":"10","journalAbbreviation":"IJERPH","language":"en","page":"2319","source":"DOI.org (Crossref)","title":"Fear of Missing Out as a Predictor of Problematic Social Media Use and Phubbing Behavior among Flemish Adolescents","volume":"15","author":[{"family":"Franchina","given":"Vittoria"},{"family":"Vanden Abeele","given":"Mariek"},{"family":"Rooij","given":"Antonius","non-dropping-particle":"van"},{"family":"Lo Coco","given":"Gianluca"},{"family":"De Marez","given":"Lieven"}],"issued":{"date-parts":[["2018",10,22]]}}},{"id":238,"uris":["http://zotero.org/users/8360648/items/4A4JP6IW"],"itemData":{"id":238,"type":"article-journal","abstract":"Fear of missing out (FoMO) has been linked to problematic social media use and negative health outcomes among adolescents and emerging adults. The 10-item Fear of Missing Out Scale (FoMO) is the most used instrument to measure FoMO levels and, for this reason, it seems relevant to evaluate its psychometric properties across various cultures. In Study 1, exploratory factor analysis was conducted on the scale items using a sample of 436 college students [F = 51.1%; M (SD) = 22.13 (2.78) years old]. In Study 2, confirmatory factor analysis was conducted in order to determine whether the results of Study 1 could be confirmed with another sample of college students [n = 239; F = 61.1%; M (SD)= 23.02(2.64) years old] and adolescents [n = 178; M = 57.3%; M (SD) = 16.2 (1.48) years old]. The model was also tested for measurement invariance by sex and age (collegiate versus high school students). Full scalar invariance of the FoMO across sex and age was supported and adequate internal consistency was found. Convergent validity was also demonstrated. As a result, we concluded that the FoMO might be used in clinical settings as a means of screening people who show potentially high behavioral engagement with social media. The FoMO can also help identify specific maladaptive cognitions and ruminative thoughts that maintain FoMO.","container-title":"Addictive Behaviors","DOI":"10.1016/j.addbeh.2019.106179","ISSN":"03064603","journalAbbreviation":"Addictive Behaviors","language":"en","page":"106179","source":"DOI.org (Crossref)","title":"Factor structure and psychometric properties of the Italian version of the fear of missing out scale in emerging adults and adolescents","volume":"102","author":[{"family":"Casale","given":"Silvia"},{"family":"Fioravanti","given":"Giulia"}],"issued":{"date-parts":[["2020",3]]}}},{"id":253,"uris":["http://zotero.org/users/8360648/items/PCURRATF"],"itemData":{"id":253,"type":"article-journal","abstract":"The present study aimed to investigate: a) the contribution of the fear of missing out (FoMO) in explaining social media problematic use taking also into account the fear of being negatively evaluated and the perception of low self-presentational skills; b) the mediating role of positive metacognitions about social media use in the relationship between FoMO and social media problematic use. A sample of 579 undergraduates was recruited (54.6% F; mean age = 22.39 + 2.82). Among females, the assessed structural model produced good fit to the data [χ2= 101.11, df= 52, p &lt; 0.001; RMSEA =.05 (90% C.I. =.04–.07), CFI = .98, SRMR = .05]. FoMO and selfpresentational skills were both directly and indirectly associated with social media problematic use through the mediation of positive metacognitions. Fear of negative evaluation was not associated with social media problematic use. Among males, FoMO had both a direct and an indirect effect on social media problematic use mediated by positive metacognitions. The fear of negative evaluation and self-presentational skills were only indirectly associated with social media problematic use through positive metacognitions. The assessed structural model produced good fit to the data [χ2= 98.02, df= 55, p &lt; 0.001; RMSEA =.05 (90% C.I. =.04–.07), CFI = .98, SRMR = .07]. The present study confirmed the role of FoMO with respect to social media problematic use and highlighted for the first time the mediating role of positive metacognitions in this relationship.","container-title":"Addictive Behaviors","DOI":"10.1016/j.addbeh.2018.05.020","ISSN":"03064603","journalAbbreviation":"Addictive Behaviors","language":"en","page":"83-87","source":"DOI.org (Crossref)","title":"Exploring the role of positive metacognitions in explaining the association between the fear of missing out and social media addiction","volume":"85","author":[{"family":"Casale","given":"Silvia"},{"family":"Rugai","given":"Laura"},{"family":"Fioravanti","given":"Giulia"}],"issued":{"date-parts":[["2018",10]]}}}],"schema":"https://github.com/citation-style-language/schema/raw/master/csl-citation.json"} </w:instrText>
      </w:r>
      <w:r w:rsidR="00D31630">
        <w:rPr>
          <w:rFonts w:ascii="Times New Roman" w:hAnsi="Times New Roman" w:cs="Times New Roman"/>
        </w:rPr>
        <w:fldChar w:fldCharType="separate"/>
      </w:r>
      <w:r w:rsidR="00BA3C04" w:rsidRPr="00BA3C04">
        <w:rPr>
          <w:rFonts w:ascii="Times New Roman" w:hAnsi="Times New Roman" w:cs="Times New Roman"/>
        </w:rPr>
        <w:t>(1–3)</w:t>
      </w:r>
      <w:r w:rsidR="00D31630">
        <w:rPr>
          <w:rFonts w:ascii="Times New Roman" w:hAnsi="Times New Roman" w:cs="Times New Roman"/>
        </w:rPr>
        <w:fldChar w:fldCharType="end"/>
      </w:r>
      <w:r w:rsidR="00D31630">
        <w:rPr>
          <w:rFonts w:ascii="Times New Roman" w:hAnsi="Times New Roman" w:cs="Times New Roman"/>
        </w:rPr>
        <w:t>. Este ansia irrefrenable que sie</w:t>
      </w:r>
      <w:r w:rsidR="00CF7766">
        <w:rPr>
          <w:rFonts w:ascii="Times New Roman" w:hAnsi="Times New Roman" w:cs="Times New Roman"/>
        </w:rPr>
        <w:t>nten los usuarios de las redes sociales que presentan FOMO, se denomina “</w:t>
      </w:r>
      <w:proofErr w:type="spellStart"/>
      <w:r w:rsidR="00CF7766">
        <w:rPr>
          <w:rFonts w:ascii="Times New Roman" w:hAnsi="Times New Roman" w:cs="Times New Roman"/>
        </w:rPr>
        <w:t>craving</w:t>
      </w:r>
      <w:proofErr w:type="spellEnd"/>
      <w:r w:rsidR="00CF7766">
        <w:rPr>
          <w:rFonts w:ascii="Times New Roman" w:hAnsi="Times New Roman" w:cs="Times New Roman"/>
        </w:rPr>
        <w:t xml:space="preserve">”, y es uno de los aspectos fundamentales de la identificación de una adicción </w:t>
      </w:r>
      <w:r w:rsidR="00CF7766">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Sr8QWxcB","properties":{"formattedCitation":"(1,8\\uc0\\u8211{}10)","plainCitation":"(1,8–10)","noteIndex":0},"citationItems":[{"id":229,"uris":["http://zotero.org/users/8360648/items/IKUXUGTJ"],"itemData":{"id":229,"type":"article-journal","abstract":"Fear-of-missing-out (FOMO) refers to feelings of anxiety that arise from the realization that you may be missing out on rewarding experiences that others are having. FOMO can be identiﬁed as an intra-personal trait that drives people to stay up to date of what other people are doing, among others on social media platforms. Drawing from the ﬁndings of a large-scale survey study among 2663 Flemish teenagers, this study explores the relationships between FOMO, social media use, problematic social media use (PSMU) and phubbing behavior. In line with our expectations, FOMO was a positive predictor of both how frequently teenagers use several social media platforms and of how many platforms they actively use. FOMO was a stronger predictor of the use of social media platforms that are more private (e.g., Facebook, Snapchat) than platforms that are more public in nature (e.g., Twitter, Youtube). FOMO predicted phubbing behavior both directly and indirectly via its relationship with PSMU. These ﬁndings support extant research that points towards FOMO as a factor explaining teenagers’ social media use.","container-title":"International Journal of Environmental Research and Public Health","DOI":"10.3390/ijerph15102319","ISSN":"1660-4601","issue":"10","journalAbbreviation":"IJERPH","language":"en","page":"2319","source":"DOI.org (Crossref)","title":"Fear of Missing Out as a Predictor of Problematic Social Media Use and Phubbing Behavior among Flemish Adolescents","volume":"15","author":[{"family":"Franchina","given":"Vittoria"},{"family":"Vanden Abeele","given":"Mariek"},{"family":"Rooij","given":"Antonius","non-dropping-particle":"van"},{"family":"Lo Coco","given":"Gianluca"},{"family":"De Marez","given":"Lieven"}],"issued":{"date-parts":[["2018",10,22]]}}},{"id":80,"uris":["http://zotero.org/users/8360648/items/39LZ5WY2"],"itemData":{"id":80,"type":"article-journal","abstract":"This article provides a comprehensive look at society’s use of technology including the Internet, smartphones, and other digital devices and it’s apparent effects on people’s mental health. Negative consequences from technology overuse impact an individual behaviorally, affectively, and cognitively. Advantageous counseling interventions and treatment options are discussed as methods to reduce effects of technology abuse and isolation from the real world and help clients find a balance in connectivity. The authors discuss signs of potential pathological technology use and concern for Internet addiction as well as the DSM-5’s proposed Internet Gaming Disorder. Detrimental impacts on adults, adolescents, and children from continual connectivity are explained. Consequences of attachment to technology include lowered social skills, self-motivation, emotional intelligence, and empathy and increased conflict with others, ADHD, and depression in younger populations. Mental health concerns increase with society’s reduced social interactions resulting from increased technological use and dependence on social media for communication.","container-title":"International Journal of Mental Health and Addiction","DOI":"10.1007/s11469-016-9684-0","ISSN":"1557-1874, 1557-1882","issue":"3","journalAbbreviation":"Int J Ment Health Addiction","language":"en","page":"604-613","source":"DOI.org (Crossref)","title":"Mental Health Concerns in the Digital Age","volume":"15","author":[{"family":"Scott","given":"David A."},{"family":"Valley","given":"Bart"},{"family":"Simecka","given":"Brooke A."}],"issued":{"date-parts":[["2017",6]]}}},{"id":231,"uris":["http://zotero.org/users/8360648/items/2FVIS4WB"],"itemData":{"id":231,"type":"article-journal","abstract":"Based on compensatory satisfaction theory, the present study examined the relation between body dissatisfaction and adolescent smartphone addiction, as well as the roles of positive self-presentation on social networking sites and friendship quality. A sample of 1036 Chinese adolescents from 11 to 15 years of age (mean age = 12.41 years, SD = 0.65) responded to anonymous questionnaires regarding body dissatisfaction, friendship quality, positive self-presentation on social networking sites and smartphone addiction. The results indicated that body dissatisfaction could positively predict adolescent smartphone addiction. In addition, positive self-presentation on social networking sites mediated the relation between body dissatisfaction and smartphone addiction. Moreover, the first part of the mediating effect (i.e., the link from body dissatisfaction to positive self-presentation on social networking sites) was moderated by friendship quality, with the effect being significant only for adolescents with low levels of friendship quality. The present study can advance our understanding about smartphone addiction and how human interact with technology. Limitations and implication about the present study are also discussed.","container-title":"Children and Youth Services Review","DOI":"10.1016/j.childyouth.2019.104613","ISSN":"01907409","journalAbbreviation":"Children and Youth Services Review","language":"en","page":"104613","source":"DOI.org (Crossref)","title":"Body dissatisfaction and smartphone addiction among Chinese adolescents: A moderated mediation model","title-short":"Body dissatisfaction and smartphone addiction among Chinese adolescents","volume":"108","author":[{"family":"Liu","given":"Qinxue"},{"family":"Sun","given":"Jianing"},{"family":"Li","given":"Qiuling"},{"family":"Zhou","given":"Zongkui"}],"issued":{"date-parts":[["2020",1]]}}},{"id":71,"uris":["http://zotero.org/users/8360648/items/XYS9TBUM"],"itemData":{"id":71,"type":"article-journal","abstract":"This study examines how Facebook usage affects individual’s empathic social skills and life satisfaction. Following the self-presentational theory, the study explores a key component of the Internet paradox—whether Facebook suppresses or enhances users’ interpersonal competence (speciﬁcally empathic social skills), given their respective personality makeup. Going further, the study assesses these events’ subsequent impacts on users’ psychological well-being. Analogous to a double-edged sword, Facebook activities are hypothesized to suppress the positive effect of a user’s extraversion orientation on empathic social skills but lessen the negative effect of neuroticism on these skills. The study examines a sample of college-aged Facebook users (n = 515), who responded to a large-scale online survey. The ﬁndings from a structural equation modeling analysis indicate that while empathic social skills are positively associated with life satisfaction, Facebook activities mainly exert suppression effects. Only upon low usage can Facebook activities lessen the negative effect of neuroticism on empathic social skills, suggesting that Facebook may appear as a less threatening platform for social interactions among neurotics. Yet, results in general suggest that undesirable effects may occur at high levels of Facebook usage whereby both extroverted and neurotic users displace real world social ties to online ones. The ﬁndings point to the complex ways in which social media usage may impact the livelihood of users.","container-title":"Cyberpsychology, Behavior, and Social Networking","DOI":"10.1089/cyber.2013.0466","ISSN":"2152-2715, 2152-2723","issue":"5","journalAbbreviation":"Cyberpsychology, Behavior, and Social Networking","language":"en","page":"276-280","source":"DOI.org (Crossref)","title":"Facebook and its Effects on Users' Empathic Social Skills and Life Satisfaction: A Double-Edged Sword Effect","title-short":"Facebook and its Effects on Users' Empathic Social Skills and Life Satisfaction","volume":"17","author":[{"family":"Chan","given":"Terri H."}],"issued":{"date-parts":[["2014",5]]}}}],"schema":"https://github.com/citation-style-language/schema/raw/master/csl-citation.json"} </w:instrText>
      </w:r>
      <w:r w:rsidR="00CF7766">
        <w:rPr>
          <w:rFonts w:ascii="Times New Roman" w:hAnsi="Times New Roman" w:cs="Times New Roman"/>
        </w:rPr>
        <w:fldChar w:fldCharType="separate"/>
      </w:r>
      <w:r w:rsidR="00BA3C04" w:rsidRPr="00BA3C04">
        <w:rPr>
          <w:rFonts w:ascii="Times New Roman" w:hAnsi="Times New Roman" w:cs="Times New Roman"/>
        </w:rPr>
        <w:t>(1,8–10)</w:t>
      </w:r>
      <w:r w:rsidR="00CF7766">
        <w:rPr>
          <w:rFonts w:ascii="Times New Roman" w:hAnsi="Times New Roman" w:cs="Times New Roman"/>
        </w:rPr>
        <w:fldChar w:fldCharType="end"/>
      </w:r>
      <w:r w:rsidR="00CF7766" w:rsidRPr="00CF7766">
        <w:rPr>
          <w:rFonts w:ascii="Times New Roman" w:hAnsi="Times New Roman" w:cs="Times New Roman"/>
        </w:rPr>
        <w:t xml:space="preserve">. </w:t>
      </w:r>
    </w:p>
    <w:p w14:paraId="0637DF23" w14:textId="76A56E0C" w:rsidR="007C6633" w:rsidRPr="001D05A0" w:rsidRDefault="00CF7766" w:rsidP="0092595F">
      <w:pPr>
        <w:spacing w:line="360" w:lineRule="auto"/>
        <w:ind w:firstLine="426"/>
        <w:jc w:val="both"/>
        <w:rPr>
          <w:rFonts w:ascii="Times New Roman" w:hAnsi="Times New Roman" w:cs="Times New Roman"/>
        </w:rPr>
      </w:pPr>
      <w:r w:rsidRPr="00CF7766">
        <w:rPr>
          <w:rFonts w:ascii="Times New Roman" w:hAnsi="Times New Roman" w:cs="Times New Roman"/>
        </w:rPr>
        <w:t xml:space="preserve">El </w:t>
      </w:r>
      <w:proofErr w:type="spellStart"/>
      <w:r w:rsidRPr="00D91FF1">
        <w:rPr>
          <w:rFonts w:ascii="Times New Roman" w:hAnsi="Times New Roman" w:cs="Times New Roman"/>
          <w:b/>
          <w:bCs/>
        </w:rPr>
        <w:t>phubbing</w:t>
      </w:r>
      <w:proofErr w:type="spellEnd"/>
      <w:r w:rsidRPr="00D91FF1">
        <w:rPr>
          <w:rFonts w:ascii="Times New Roman" w:hAnsi="Times New Roman" w:cs="Times New Roman"/>
          <w:b/>
          <w:bCs/>
        </w:rPr>
        <w:t xml:space="preserve"> </w:t>
      </w:r>
      <w:r w:rsidRPr="00CF7766">
        <w:rPr>
          <w:rFonts w:ascii="Times New Roman" w:hAnsi="Times New Roman" w:cs="Times New Roman"/>
        </w:rPr>
        <w:t>es una conducta</w:t>
      </w:r>
      <w:r>
        <w:rPr>
          <w:rFonts w:ascii="Times New Roman" w:hAnsi="Times New Roman" w:cs="Times New Roman"/>
        </w:rPr>
        <w:t xml:space="preserve"> que se manifiesta como el uso del móvil y/o de las redes sociales en entornos o contextos sociales evadiendo el contacto social sin que existan previamente dificultades o barreras para interactuar con las otras personas</w:t>
      </w:r>
      <w:r w:rsidR="00ED0C5C">
        <w:rPr>
          <w:rFonts w:ascii="Times New Roman" w:hAnsi="Times New Roman" w:cs="Times New Roman"/>
        </w:rPr>
        <w:t xml:space="preserve"> </w:t>
      </w:r>
      <w:r w:rsidR="00ED0C5C">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E6x2nK0o","properties":{"formattedCitation":"(1,11)","plainCitation":"(1,11)","noteIndex":0},"citationItems":[{"id":229,"uris":["http://zotero.org/users/8360648/items/IKUXUGTJ"],"itemData":{"id":229,"type":"article-journal","abstract":"Fear-of-missing-out (FOMO) refers to feelings of anxiety that arise from the realization that you may be missing out on rewarding experiences that others are having. FOMO can be identiﬁed as an intra-personal trait that drives people to stay up to date of what other people are doing, among others on social media platforms. Drawing from the ﬁndings of a large-scale survey study among 2663 Flemish teenagers, this study explores the relationships between FOMO, social media use, problematic social media use (PSMU) and phubbing behavior. In line with our expectations, FOMO was a positive predictor of both how frequently teenagers use several social media platforms and of how many platforms they actively use. FOMO was a stronger predictor of the use of social media platforms that are more private (e.g., Facebook, Snapchat) than platforms that are more public in nature (e.g., Twitter, Youtube). FOMO predicted phubbing behavior both directly and indirectly via its relationship with PSMU. These ﬁndings support extant research that points towards FOMO as a factor explaining teenagers’ social media use.","container-title":"International Journal of Environmental Research and Public Health","DOI":"10.3390/ijerph15102319","ISSN":"1660-4601","issue":"10","journalAbbreviation":"IJERPH","language":"en","page":"2319","source":"DOI.org (Crossref)","title":"Fear of Missing Out as a Predictor of Problematic Social Media Use and Phubbing Behavior among Flemish Adolescents","volume":"15","author":[{"family":"Franchina","given":"Vittoria"},{"family":"Vanden Abeele","given":"Mariek"},{"family":"Rooij","given":"Antonius","non-dropping-particle":"van"},{"family":"Lo Coco","given":"Gianluca"},{"family":"De Marez","given":"Lieven"}],"issued":{"date-parts":[["2018",10,22]]}}},{"id":214,"uris":["http://zotero.org/users/8360648/items/6TVSWMCD"],"itemData":{"id":214,"type":"article-journal","abstract":"The aim of this research is twofold: First, to adapt the Generic Scale of Phubbing and the Generic Scale of Being Phubbed into Turkish language and culture. Second, to investigate the relationships between phubbing, being phubbed, and various psychodemographic variables including anxiety, depression, negative self, somatization, hostility, loneliness, life satisfaction, and phone use duration. The two scales were adapted to Turkish with high psychometric properties, and the original item numbers were preserved. Analysis of the associations between variables showed that (1) phubbing was associated negatively with loneliness and positively with all other variables; (2) there was a strong relationship between phubbing and phone use duration; (3) somatization, satisfaction with life, and phone use duration predicted phubbing; (4) phubbing predicted all variables except satisfaction with life; (5) being phubbed was associated negatively with loneliness and satisfaction with life and positively with all other variables; and (6) anxiety, negative self, and hostility predicted being phubbed. This study is innovative for introducing two phubbing scales to Turkish and highlighting the psychological impact of phubbing on individuals.","container-title":"Psychological Reports","DOI":"10.1177/0033294119889581","ISSN":"0033-2941, 1558-691X","issue":"5","journalAbbreviation":"Psychol Rep","language":"en","page":"1578-1613","source":"DOI.org (Crossref)","title":"Effects of Phubbing: Relationships With Psychodemographic Variables","title-short":"Effects of Phubbing","volume":"123","author":[{"family":"Ergün","given":"Naif"},{"family":"Göksu","given":"İdris"},{"family":"Sakız","given":"Halis"}],"issued":{"date-parts":[["2020",10]]}}}],"schema":"https://github.com/citation-style-language/schema/raw/master/csl-citation.json"} </w:instrText>
      </w:r>
      <w:r w:rsidR="00ED0C5C">
        <w:rPr>
          <w:rFonts w:ascii="Times New Roman" w:hAnsi="Times New Roman" w:cs="Times New Roman"/>
        </w:rPr>
        <w:fldChar w:fldCharType="separate"/>
      </w:r>
      <w:r w:rsidR="00BA3C04">
        <w:rPr>
          <w:rFonts w:ascii="Times New Roman" w:hAnsi="Times New Roman" w:cs="Times New Roman"/>
          <w:noProof/>
        </w:rPr>
        <w:t>(1,11)</w:t>
      </w:r>
      <w:r w:rsidR="00ED0C5C">
        <w:rPr>
          <w:rFonts w:ascii="Times New Roman" w:hAnsi="Times New Roman" w:cs="Times New Roman"/>
        </w:rPr>
        <w:fldChar w:fldCharType="end"/>
      </w:r>
      <w:r w:rsidR="00ED0C5C">
        <w:rPr>
          <w:rFonts w:ascii="Times New Roman" w:hAnsi="Times New Roman" w:cs="Times New Roman"/>
        </w:rPr>
        <w:t xml:space="preserve">. Uno de los indicadores de este fenómeno, es la sensación de incomodidad con el entorno cuando no se </w:t>
      </w:r>
      <w:r w:rsidR="00ED0C5C">
        <w:rPr>
          <w:rFonts w:ascii="Times New Roman" w:hAnsi="Times New Roman" w:cs="Times New Roman"/>
        </w:rPr>
        <w:lastRenderedPageBreak/>
        <w:t xml:space="preserve">tiene acceso a la red social </w:t>
      </w:r>
      <w:r w:rsidR="00ED0C5C">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kKyZ4wOy","properties":{"formattedCitation":"(1)","plainCitation":"(1)","noteIndex":0},"citationItems":[{"id":229,"uris":["http://zotero.org/users/8360648/items/IKUXUGTJ"],"itemData":{"id":229,"type":"article-journal","abstract":"Fear-of-missing-out (FOMO) refers to feelings of anxiety that arise from the realization that you may be missing out on rewarding experiences that others are having. FOMO can be identiﬁed as an intra-personal trait that drives people to stay up to date of what other people are doing, among others on social media platforms. Drawing from the ﬁndings of a large-scale survey study among 2663 Flemish teenagers, this study explores the relationships between FOMO, social media use, problematic social media use (PSMU) and phubbing behavior. In line with our expectations, FOMO was a positive predictor of both how frequently teenagers use several social media platforms and of how many platforms they actively use. FOMO was a stronger predictor of the use of social media platforms that are more private (e.g., Facebook, Snapchat) than platforms that are more public in nature (e.g., Twitter, Youtube). FOMO predicted phubbing behavior both directly and indirectly via its relationship with PSMU. These ﬁndings support extant research that points towards FOMO as a factor explaining teenagers’ social media use.","container-title":"International Journal of Environmental Research and Public Health","DOI":"10.3390/ijerph15102319","ISSN":"1660-4601","issue":"10","journalAbbreviation":"IJERPH","language":"en","page":"2319","source":"DOI.org (Crossref)","title":"Fear of Missing Out as a Predictor of Problematic Social Media Use and Phubbing Behavior among Flemish Adolescents","volume":"15","author":[{"family":"Franchina","given":"Vittoria"},{"family":"Vanden Abeele","given":"Mariek"},{"family":"Rooij","given":"Antonius","non-dropping-particle":"van"},{"family":"Lo Coco","given":"Gianluca"},{"family":"De Marez","given":"Lieven"}],"issued":{"date-parts":[["2018",10,22]]}}}],"schema":"https://github.com/citation-style-language/schema/raw/master/csl-citation.json"} </w:instrText>
      </w:r>
      <w:r w:rsidR="00ED0C5C">
        <w:rPr>
          <w:rFonts w:ascii="Times New Roman" w:hAnsi="Times New Roman" w:cs="Times New Roman"/>
        </w:rPr>
        <w:fldChar w:fldCharType="separate"/>
      </w:r>
      <w:r w:rsidR="00BA3C04">
        <w:rPr>
          <w:rFonts w:ascii="Times New Roman" w:hAnsi="Times New Roman" w:cs="Times New Roman"/>
          <w:noProof/>
        </w:rPr>
        <w:t>(1)</w:t>
      </w:r>
      <w:r w:rsidR="00ED0C5C">
        <w:rPr>
          <w:rFonts w:ascii="Times New Roman" w:hAnsi="Times New Roman" w:cs="Times New Roman"/>
        </w:rPr>
        <w:fldChar w:fldCharType="end"/>
      </w:r>
      <w:r w:rsidR="00ED0C5C">
        <w:rPr>
          <w:rFonts w:ascii="Times New Roman" w:hAnsi="Times New Roman" w:cs="Times New Roman"/>
        </w:rPr>
        <w:t xml:space="preserve">. Aunque </w:t>
      </w:r>
      <w:r w:rsidR="004E4101">
        <w:rPr>
          <w:rFonts w:ascii="Times New Roman" w:hAnsi="Times New Roman" w:cs="Times New Roman"/>
        </w:rPr>
        <w:t xml:space="preserve">el FOMO y el </w:t>
      </w:r>
      <w:proofErr w:type="spellStart"/>
      <w:r w:rsidR="004E4101">
        <w:rPr>
          <w:rFonts w:ascii="Times New Roman" w:hAnsi="Times New Roman" w:cs="Times New Roman"/>
        </w:rPr>
        <w:t>phubbing</w:t>
      </w:r>
      <w:proofErr w:type="spellEnd"/>
      <w:r w:rsidR="004E4101">
        <w:rPr>
          <w:rFonts w:ascii="Times New Roman" w:hAnsi="Times New Roman" w:cs="Times New Roman"/>
        </w:rPr>
        <w:t xml:space="preserve"> suelen producirse a la par, son independientes uno del otro </w:t>
      </w:r>
      <w:r w:rsidR="004E4101">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nVf4DFLM","properties":{"formattedCitation":"(1)","plainCitation":"(1)","noteIndex":0},"citationItems":[{"id":229,"uris":["http://zotero.org/users/8360648/items/IKUXUGTJ"],"itemData":{"id":229,"type":"article-journal","abstract":"Fear-of-missing-out (FOMO) refers to feelings of anxiety that arise from the realization that you may be missing out on rewarding experiences that others are having. FOMO can be identiﬁed as an intra-personal trait that drives people to stay up to date of what other people are doing, among others on social media platforms. Drawing from the ﬁndings of a large-scale survey study among 2663 Flemish teenagers, this study explores the relationships between FOMO, social media use, problematic social media use (PSMU) and phubbing behavior. In line with our expectations, FOMO was a positive predictor of both how frequently teenagers use several social media platforms and of how many platforms they actively use. FOMO was a stronger predictor of the use of social media platforms that are more private (e.g., Facebook, Snapchat) than platforms that are more public in nature (e.g., Twitter, Youtube). FOMO predicted phubbing behavior both directly and indirectly via its relationship with PSMU. These ﬁndings support extant research that points towards FOMO as a factor explaining teenagers’ social media use.","container-title":"International Journal of Environmental Research and Public Health","DOI":"10.3390/ijerph15102319","ISSN":"1660-4601","issue":"10","journalAbbreviation":"IJERPH","language":"en","page":"2319","source":"DOI.org (Crossref)","title":"Fear of Missing Out as a Predictor of Problematic Social Media Use and Phubbing Behavior among Flemish Adolescents","volume":"15","author":[{"family":"Franchina","given":"Vittoria"},{"family":"Vanden Abeele","given":"Mariek"},{"family":"Rooij","given":"Antonius","non-dropping-particle":"van"},{"family":"Lo Coco","given":"Gianluca"},{"family":"De Marez","given":"Lieven"}],"issued":{"date-parts":[["2018",10,22]]}}}],"schema":"https://github.com/citation-style-language/schema/raw/master/csl-citation.json"} </w:instrText>
      </w:r>
      <w:r w:rsidR="004E4101">
        <w:rPr>
          <w:rFonts w:ascii="Times New Roman" w:hAnsi="Times New Roman" w:cs="Times New Roman"/>
        </w:rPr>
        <w:fldChar w:fldCharType="separate"/>
      </w:r>
      <w:r w:rsidR="00BA3C04">
        <w:rPr>
          <w:rFonts w:ascii="Times New Roman" w:hAnsi="Times New Roman" w:cs="Times New Roman"/>
          <w:noProof/>
        </w:rPr>
        <w:t>(1)</w:t>
      </w:r>
      <w:r w:rsidR="004E4101">
        <w:rPr>
          <w:rFonts w:ascii="Times New Roman" w:hAnsi="Times New Roman" w:cs="Times New Roman"/>
        </w:rPr>
        <w:fldChar w:fldCharType="end"/>
      </w:r>
      <w:r w:rsidR="004E4101">
        <w:rPr>
          <w:rFonts w:ascii="Times New Roman" w:hAnsi="Times New Roman" w:cs="Times New Roman"/>
        </w:rPr>
        <w:t>.</w:t>
      </w:r>
    </w:p>
    <w:p w14:paraId="303D6D03" w14:textId="37BBDC06" w:rsidR="007C6633" w:rsidRPr="00BA3C04" w:rsidRDefault="001433D1" w:rsidP="0092595F">
      <w:pPr>
        <w:spacing w:line="360" w:lineRule="auto"/>
        <w:ind w:firstLine="426"/>
        <w:jc w:val="both"/>
        <w:rPr>
          <w:rFonts w:ascii="Times New Roman" w:hAnsi="Times New Roman" w:cs="Times New Roman"/>
        </w:rPr>
      </w:pPr>
      <w:r w:rsidRPr="001D05A0">
        <w:rPr>
          <w:rFonts w:ascii="Times New Roman" w:hAnsi="Times New Roman" w:cs="Times New Roman"/>
        </w:rPr>
        <w:t xml:space="preserve">La </w:t>
      </w:r>
      <w:r w:rsidRPr="00B13A27">
        <w:rPr>
          <w:rFonts w:ascii="Times New Roman" w:hAnsi="Times New Roman" w:cs="Times New Roman"/>
          <w:b/>
          <w:bCs/>
        </w:rPr>
        <w:t>nomofobia</w:t>
      </w:r>
      <w:r w:rsidRPr="001D05A0">
        <w:rPr>
          <w:rFonts w:ascii="Times New Roman" w:hAnsi="Times New Roman" w:cs="Times New Roman"/>
        </w:rPr>
        <w:t xml:space="preserve">, se define </w:t>
      </w:r>
      <w:r w:rsidR="0060504A" w:rsidRPr="001D05A0">
        <w:rPr>
          <w:rFonts w:ascii="Times New Roman" w:hAnsi="Times New Roman" w:cs="Times New Roman"/>
        </w:rPr>
        <w:t xml:space="preserve">como una dependencia al </w:t>
      </w:r>
      <w:r w:rsidR="007A37CF" w:rsidRPr="001D05A0">
        <w:rPr>
          <w:rFonts w:ascii="Times New Roman" w:hAnsi="Times New Roman" w:cs="Times New Roman"/>
        </w:rPr>
        <w:t>móvil</w:t>
      </w:r>
      <w:r w:rsidR="001D05A0" w:rsidRPr="001D05A0">
        <w:rPr>
          <w:rFonts w:ascii="Times New Roman" w:hAnsi="Times New Roman" w:cs="Times New Roman"/>
        </w:rPr>
        <w:t xml:space="preserve">, fenómeno </w:t>
      </w:r>
      <w:r w:rsidR="001D05A0">
        <w:rPr>
          <w:rFonts w:ascii="Times New Roman" w:hAnsi="Times New Roman" w:cs="Times New Roman"/>
        </w:rPr>
        <w:t xml:space="preserve">novedoso que se empieza a estudiar </w:t>
      </w:r>
      <w:r w:rsidR="007A37CF">
        <w:rPr>
          <w:rFonts w:ascii="Times New Roman" w:hAnsi="Times New Roman" w:cs="Times New Roman"/>
        </w:rPr>
        <w:t xml:space="preserve">estos últimos años </w:t>
      </w:r>
      <w:r w:rsidR="007A37CF">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Fm4RubfQ","properties":{"formattedCitation":"(12\\uc0\\u8211{}14)","plainCitation":"(12–14)","noteIndex":0},"citationItems":[{"id":255,"uris":["http://zotero.org/users/8360648/items/DV3M827E"],"itemData":{"id":255,"type":"article-journal","abstract":"In line with a Dynamic Self-Regulatory Processing Model of narcissism (Morf &amp; Rhodewalt, 2001), the present study adopted a motivated self-construction perspective to examine indirect longitudinal associations from adolescent narcissism to youth’s social media disclosures, problematic social media use, and smartphone stress, respectively, via adolescents’ attentionseeking motives. In line with this model’s account of the effects of self-image failure, we also expected that narcissistic youth’s attention-seeking should increase following experiences of ego threat, such as social rejection. These hypotheses were tested with two waves of self-report data, spaced one year apart, among 307 adolescents aged 12-15 at T1 (Mage = 12.87, SD = .75). In line with predictions, earlier adolescent narcissism predicted later social media disclosure, problematic use, and smartphone stress, via increased attention-seeking. Furthermore, a significant interaction between narcissism and perceived social rejection at T1 predicted adolescents’ later social media outcomes, via attention-seeking; Participants with a combination of higher narcissism and higher rejection at T1 reported higher levels of attention-seeking at T2. These longitudinal results suggest that narcissistic adolescents’ attention-seeking on social media, particularly as a way to recover from social rejection, might backfire and ultimately contribute to an ongoing pattern of self-defeating behavior.","container-title":"Computers in Human Behavior","DOI":"10.1016/j.chb.2018.10.032","ISSN":"07475632","journalAbbreviation":"Computers in Human Behavior","language":"en","page":"65-75","source":"DOI.org (Crossref)","title":"Narcissistic adolescents' attention-seeking following social rejection: Links with social media disclosure, problematic social media use, and smartphone stress","title-short":"Narcissistic adolescents' attention-seeking following social rejection","volume":"92","author":[{"family":"Hawk","given":"Skyler T."},{"family":"Eijnden","given":"Regina J.J.M.","non-dropping-particle":"van den"},{"family":"Lissa","given":"Caspar J.","non-dropping-particle":"van"},{"family":"Bogt","given":"Tom F.M.","non-dropping-particle":"ter"}],"issued":{"date-parts":[["2019",3]]}}},{"id":212,"uris":["http://zotero.org/users/8360648/items/T6F89VGJ"],"itemData":{"id":212,"type":"article-journal","abstract":"Mobile phones are changing behaviour, relationships, communication and the dynamics of physical environments. As such, reliance on the device for everyday activities has increased. Consequently, “nomophobia”, deﬁned as the fear of being without one’s mobile phone, has emerged as a new phobia. The current study aimed to determine if nomophobia can increase the likelihood of problematic dependent, prohibited and dangerous mobile phone use. The sample comprised 2838 participants (males n = 1337 females n = 1501) recruited from various online platforms. The instrument used to measure nomophobia was the Nomophobia Questionnaire (NMP-Q), while problematic mobile phone use was measured using the Problematic Mobile Phone Use Questionnaire (PMPUQ-R). The ﬁndings revealed a strong positive correlation between nomophobia and all three problematic use factors. In addition to nomophobia, regression models revealed younger age and more time spent on a mobile phone per day signiﬁcantly increased problematic dependency, prohibited use and dangerous use. Males were more likely to engage in prohibited and dangerous use, while no signiﬁcant gender diﬀerences were found in dependent use. These ﬁndings support the need for further research into the relationship between nomophobia and speciﬁc aspects of problematic mobile phone use, such as using a mobile phone while driving.","container-title":"International Journal of Environmental Research and Public Health","DOI":"10.3390/ijerph17176024","ISSN":"1660-4601","issue":"17","journalAbbreviation":"IJERPH","language":"en","page":"6024","source":"DOI.org (Crossref)","title":"Nomophobia: Is the Fear of Being without a Smartphone Associated with Problematic Use?","title-short":"Nomophobia","volume":"17","author":[{"family":"Kaviani","given":"Fareed"},{"family":"Robards","given":"Brady"},{"family":"Young","given":"Kristie L."},{"family":"Koppel","given":"Sjaan"}],"issued":{"date-parts":[["2020",8,19]]}}},{"id":211,"uris":["http://zotero.org/users/8360648/items/X4GQFB76"],"itemData":{"id":211,"type":"article-journal","abstract":"Background and aims: Research examining problematic mobile phone use has increased markedly over the past 5 years and has been related to “no mobile phone phobia” (so-called nomophobia). The 20-item Nomophobia Questionnaire (NMP-Q) is the only instrument that assesses nomophobia with an underlying theoretical structure and robust psychometric testing. This study aimed to conﬁrm the construct validity of the Persian NMP-Q using Rasch and conﬁrmatory factor analysis (CFA) models. Methods: After ensuring the linguistic validity, Rasch models were used to examine the unidimensionality of each Persian NMP-Q factor among 3,216 Iranian adolescents and CFAs were used to conﬁrm its four-factor structure. Differential item functioning (DIF) and multigroup CFA were used to examine whether males and females interpreted the NMP-Q similarly, including item content and NMP-Q structure. Results: Each factor was unidimensional according to the Rach ﬁndings, and the four-factor structure was supported by CFA. Two items did not quite ﬁt the Rasch models (Item 14: “I would be nervous because I could not know if someone had tried to get a hold of me;” Item 9: “If I could not check my smartphone for a while, I would feel a desire to check it ”). No DIF items were found across gender and measurement invariance was supported in multigroup CFA across gender. Conclusions: Due to the satisfactory psychometric properties, it is concluded that the Persian NMP-Q can be used to assess nomophobia among adolescents. Moreover, NMP-Q users may compare its scores between genders in the knowledge that there are no score differences contributed by different understandings of NMP-Q items.","container-title":"Journal of Behavioral Addictions","DOI":"10.1556/2006.7.2018.11","ISSN":"2062-5871, 2063-5303","issue":"1","journalAbbreviation":"Journal of Behavioral Addictions","language":"en","page":"100-108","source":"DOI.org (Crossref)","title":"Psychometric evaluation of Persian Nomophobia Questionnaire: Differential item functioning and measurement invariance across gender","title-short":"Psychometric evaluation of Persian Nomophobia Questionnaire","volume":"7","author":[{"family":"Lin","given":"Chung-Ying"},{"family":"Griffiths","given":"Mark D."},{"family":"Pakpour","given":"Amir H"}],"issued":{"date-parts":[["2018",3]]}}}],"schema":"https://github.com/citation-style-language/schema/raw/master/csl-citation.json"} </w:instrText>
      </w:r>
      <w:r w:rsidR="007A37CF">
        <w:rPr>
          <w:rFonts w:ascii="Times New Roman" w:hAnsi="Times New Roman" w:cs="Times New Roman"/>
        </w:rPr>
        <w:fldChar w:fldCharType="separate"/>
      </w:r>
      <w:r w:rsidR="00066C7B" w:rsidRPr="00BA3C04">
        <w:rPr>
          <w:rFonts w:ascii="Times New Roman" w:hAnsi="Times New Roman" w:cs="Times New Roman"/>
        </w:rPr>
        <w:t>(12–14)</w:t>
      </w:r>
      <w:r w:rsidR="007A37CF">
        <w:rPr>
          <w:rFonts w:ascii="Times New Roman" w:hAnsi="Times New Roman" w:cs="Times New Roman"/>
        </w:rPr>
        <w:fldChar w:fldCharType="end"/>
      </w:r>
      <w:r w:rsidR="007A37CF">
        <w:rPr>
          <w:rFonts w:ascii="Times New Roman" w:hAnsi="Times New Roman" w:cs="Times New Roman"/>
        </w:rPr>
        <w:t xml:space="preserve">. </w:t>
      </w:r>
    </w:p>
    <w:p w14:paraId="6F6C1C27" w14:textId="20179F93" w:rsidR="00B914A7" w:rsidRPr="00BA3C04" w:rsidRDefault="00B914A7" w:rsidP="00875139">
      <w:pPr>
        <w:spacing w:line="360" w:lineRule="auto"/>
        <w:jc w:val="both"/>
        <w:rPr>
          <w:rFonts w:ascii="Times New Roman" w:hAnsi="Times New Roman" w:cs="Times New Roman"/>
        </w:rPr>
      </w:pPr>
    </w:p>
    <w:p w14:paraId="45518320" w14:textId="24FDFE7C" w:rsidR="001F7D85" w:rsidRPr="00B13A27" w:rsidRDefault="00F23C7D" w:rsidP="00875139">
      <w:pPr>
        <w:spacing w:line="360" w:lineRule="auto"/>
        <w:jc w:val="both"/>
        <w:rPr>
          <w:rFonts w:ascii="Times New Roman" w:hAnsi="Times New Roman" w:cs="Times New Roman"/>
          <w:b/>
          <w:bCs/>
        </w:rPr>
      </w:pPr>
      <w:r w:rsidRPr="00B13A27">
        <w:rPr>
          <w:rFonts w:ascii="Times New Roman" w:hAnsi="Times New Roman" w:cs="Times New Roman"/>
          <w:b/>
          <w:bCs/>
        </w:rPr>
        <w:t xml:space="preserve">¿Qué consecuencias puede tener el uso excesivo </w:t>
      </w:r>
      <w:r w:rsidR="007311C8" w:rsidRPr="00B13A27">
        <w:rPr>
          <w:rFonts w:ascii="Times New Roman" w:hAnsi="Times New Roman" w:cs="Times New Roman"/>
          <w:b/>
          <w:bCs/>
        </w:rPr>
        <w:t>o inadecuado de redes sociales?</w:t>
      </w:r>
    </w:p>
    <w:p w14:paraId="1CF20AD8" w14:textId="0C96C867" w:rsidR="001F7D85" w:rsidRPr="001F7D85" w:rsidRDefault="001F7D85" w:rsidP="00875139">
      <w:pPr>
        <w:spacing w:line="360" w:lineRule="auto"/>
        <w:jc w:val="both"/>
        <w:rPr>
          <w:rFonts w:ascii="Times New Roman" w:hAnsi="Times New Roman" w:cs="Times New Roman"/>
        </w:rPr>
      </w:pPr>
    </w:p>
    <w:p w14:paraId="69E3245E" w14:textId="77777777" w:rsidR="00F23C7D" w:rsidRDefault="001F7D85" w:rsidP="00875139">
      <w:pPr>
        <w:spacing w:line="360" w:lineRule="auto"/>
        <w:jc w:val="both"/>
        <w:rPr>
          <w:rFonts w:ascii="Times New Roman" w:hAnsi="Times New Roman" w:cs="Times New Roman"/>
        </w:rPr>
      </w:pPr>
      <w:r w:rsidRPr="001F7D85">
        <w:rPr>
          <w:rFonts w:ascii="Times New Roman" w:hAnsi="Times New Roman" w:cs="Times New Roman"/>
        </w:rPr>
        <w:t xml:space="preserve">En cuanto a la psicopatología, se ha </w:t>
      </w:r>
      <w:r>
        <w:rPr>
          <w:rFonts w:ascii="Times New Roman" w:hAnsi="Times New Roman" w:cs="Times New Roman"/>
        </w:rPr>
        <w:t xml:space="preserve">encontrado que </w:t>
      </w:r>
      <w:r w:rsidR="00565508">
        <w:rPr>
          <w:rFonts w:ascii="Times New Roman" w:hAnsi="Times New Roman" w:cs="Times New Roman"/>
        </w:rPr>
        <w:t>un uso excesivo de redes sociales como hemos visto en uno de los fenómenos</w:t>
      </w:r>
      <w:r w:rsidR="00C01A26">
        <w:rPr>
          <w:rFonts w:ascii="Times New Roman" w:hAnsi="Times New Roman" w:cs="Times New Roman"/>
        </w:rPr>
        <w:t xml:space="preserve"> (</w:t>
      </w:r>
      <w:proofErr w:type="spellStart"/>
      <w:r w:rsidR="00C01A26">
        <w:rPr>
          <w:rFonts w:ascii="Times New Roman" w:hAnsi="Times New Roman" w:cs="Times New Roman"/>
        </w:rPr>
        <w:t>phubbing</w:t>
      </w:r>
      <w:proofErr w:type="spellEnd"/>
      <w:r w:rsidR="00C01A26">
        <w:rPr>
          <w:rFonts w:ascii="Times New Roman" w:hAnsi="Times New Roman" w:cs="Times New Roman"/>
        </w:rPr>
        <w:t xml:space="preserve">), puede afectar en el desarrollo de las HHSS en la adolescencia y con ellos </w:t>
      </w:r>
      <w:r w:rsidR="00C01A26" w:rsidRPr="00F23C7D">
        <w:rPr>
          <w:rFonts w:ascii="Times New Roman" w:hAnsi="Times New Roman" w:cs="Times New Roman"/>
          <w:b/>
          <w:bCs/>
        </w:rPr>
        <w:t>limitar la calidad de las relaciones sociales</w:t>
      </w:r>
      <w:r w:rsidR="00C01A26">
        <w:rPr>
          <w:rFonts w:ascii="Times New Roman" w:hAnsi="Times New Roman" w:cs="Times New Roman"/>
        </w:rPr>
        <w:t xml:space="preserve"> de la persona</w:t>
      </w:r>
      <w:r w:rsidR="00F23C7D">
        <w:rPr>
          <w:rFonts w:ascii="Times New Roman" w:hAnsi="Times New Roman" w:cs="Times New Roman"/>
        </w:rPr>
        <w:t xml:space="preserve">, como se observa en fenómenos como el </w:t>
      </w:r>
      <w:proofErr w:type="spellStart"/>
      <w:r w:rsidR="00F23C7D">
        <w:rPr>
          <w:rFonts w:ascii="Times New Roman" w:hAnsi="Times New Roman" w:cs="Times New Roman"/>
        </w:rPr>
        <w:t>phubbing</w:t>
      </w:r>
      <w:proofErr w:type="spellEnd"/>
      <w:r w:rsidR="00F23C7D">
        <w:rPr>
          <w:rFonts w:ascii="Times New Roman" w:hAnsi="Times New Roman" w:cs="Times New Roman"/>
        </w:rPr>
        <w:t xml:space="preserve"> </w:t>
      </w:r>
      <w:r w:rsidR="00BA3C04">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sbpGhWut","properties":{"formattedCitation":"(2,3,15,16)","plainCitation":"(2,3,15,16)","noteIndex":0},"citationItems":[{"id":238,"uris":["http://zotero.org/users/8360648/items/4A4JP6IW"],"itemData":{"id":238,"type":"article-journal","abstract":"Fear of missing out (FoMO) has been linked to problematic social media use and negative health outcomes among adolescents and emerging adults. The 10-item Fear of Missing Out Scale (FoMO) is the most used instrument to measure FoMO levels and, for this reason, it seems relevant to evaluate its psychometric properties across various cultures. In Study 1, exploratory factor analysis was conducted on the scale items using a sample of 436 college students [F = 51.1%; M (SD) = 22.13 (2.78) years old]. In Study 2, confirmatory factor analysis was conducted in order to determine whether the results of Study 1 could be confirmed with another sample of college students [n = 239; F = 61.1%; M (SD)= 23.02(2.64) years old] and adolescents [n = 178; M = 57.3%; M (SD) = 16.2 (1.48) years old]. The model was also tested for measurement invariance by sex and age (collegiate versus high school students). Full scalar invariance of the FoMO across sex and age was supported and adequate internal consistency was found. Convergent validity was also demonstrated. As a result, we concluded that the FoMO might be used in clinical settings as a means of screening people who show potentially high behavioral engagement with social media. The FoMO can also help identify specific maladaptive cognitions and ruminative thoughts that maintain FoMO.","container-title":"Addictive Behaviors","DOI":"10.1016/j.addbeh.2019.106179","ISSN":"03064603","journalAbbreviation":"Addictive Behaviors","language":"en","page":"106179","source":"DOI.org (Crossref)","title":"Factor structure and psychometric properties of the Italian version of the fear of missing out scale in emerging adults and adolescents","volume":"102","author":[{"family":"Casale","given":"Silvia"},{"family":"Fioravanti","given":"Giulia"}],"issued":{"date-parts":[["2020",3]]}}},{"id":253,"uris":["http://zotero.org/users/8360648/items/PCURRATF"],"itemData":{"id":253,"type":"article-journal","abstract":"The present study aimed to investigate: a) the contribution of the fear of missing out (FoMO) in explaining social media problematic use taking also into account the fear of being negatively evaluated and the perception of low self-presentational skills; b) the mediating role of positive metacognitions about social media use in the relationship between FoMO and social media problematic use. A sample of 579 undergraduates was recruited (54.6% F; mean age = 22.39 + 2.82). Among females, the assessed structural model produced good fit to the data [χ2= 101.11, df= 52, p &lt; 0.001; RMSEA =.05 (90% C.I. =.04–.07), CFI = .98, SRMR = .05]. FoMO and selfpresentational skills were both directly and indirectly associated with social media problematic use through the mediation of positive metacognitions. Fear of negative evaluation was not associated with social media problematic use. Among males, FoMO had both a direct and an indirect effect on social media problematic use mediated by positive metacognitions. The fear of negative evaluation and self-presentational skills were only indirectly associated with social media problematic use through positive metacognitions. The assessed structural model produced good fit to the data [χ2= 98.02, df= 55, p &lt; 0.001; RMSEA =.05 (90% C.I. =.04–.07), CFI = .98, SRMR = .07]. The present study confirmed the role of FoMO with respect to social media problematic use and highlighted for the first time the mediating role of positive metacognitions in this relationship.","container-title":"Addictive Behaviors","DOI":"10.1016/j.addbeh.2018.05.020","ISSN":"03064603","journalAbbreviation":"Addictive Behaviors","language":"en","page":"83-87","source":"DOI.org (Crossref)","title":"Exploring the role of positive metacognitions in explaining the association between the fear of missing out and social media addiction","volume":"85","author":[{"family":"Casale","given":"Silvia"},{"family":"Rugai","given":"Laura"},{"family":"Fioravanti","given":"Giulia"}],"issued":{"date-parts":[["2018",10]]}}},{"id":50,"uris":["http://zotero.org/users/8360648/items/QMZSYZ6C"],"itemData":{"id":50,"type":"article-journal","abstract":"Background The Internet Gaming Disorder Scale (IGDS) is a widely used measure of video game addiction, a pathology affecting a small percentage of all people who play video games. Emerging adult males are significantly more likely to be video game addicts. Few researchers have examined how people who qualify as video game addicts based on the IGDS compared to matched controls based on age, gender, race, and marital status. Method The current study compared IGDS video game addicts to matched non-addicts in terms of their mental, physical, social-emotional health using self-report, survey methods. Results Addicts had poorer mental health and cognitive functioning including poorer impulse control and ADHD symptoms compared to controls. Additionally, addicts displayed increased emotional difficulties including increased depression and anxiety, felt more socially isolated, and were more likely to display internet pornography pathological use symptoms. Female video game addicts were at unique risk for negative outcomes.","container-title":"Journal of Affective Disorders","DOI":"10.1016/j.jad.2017.08.045","ISSN":"01650327","journalAbbreviation":"Journal of Affective Disorders","language":"en","page":"265-272","source":"DOI.org (Crossref)","title":"Video game addiction in emerging adulthood: Cross-sectional evidence of pathology in video game addicts as compared to matched healthy controls","title-short":"Video game addiction in emerging adulthood","volume":"225","author":[{"family":"Stockdale","given":"Laura"},{"family":"Coyne","given":"Sarah M."}],"issued":{"date-parts":[["2018",1]]}}},{"id":249,"uris":["http://zotero.org/users/8360648/items/KJQTA5KR"],"itemData":{"id":249,"type":"article-journal","container-title":"Journal of Postgraduate Medicine","DOI":"10.4103/jpgm.JPGM_57_18","ISSN":"0022-3859","issue":"3","journalAbbreviation":"J Postgrad Med","language":"en","page":"131","source":"DOI.org (Crossref)","title":"Internet for child mental health: Boon or bane","title-short":"Internet for child mental health","volume":"64","author":[{"family":"Aggarwal","given":"S"},{"family":"Karande","given":"S"}],"issued":{"date-parts":[["2018"]]}}}],"schema":"https://github.com/citation-style-language/schema/raw/master/csl-citation.json"} </w:instrText>
      </w:r>
      <w:r w:rsidR="00BA3C04">
        <w:rPr>
          <w:rFonts w:ascii="Times New Roman" w:hAnsi="Times New Roman" w:cs="Times New Roman"/>
        </w:rPr>
        <w:fldChar w:fldCharType="separate"/>
      </w:r>
      <w:r w:rsidR="00BA3C04">
        <w:rPr>
          <w:rFonts w:ascii="Times New Roman" w:hAnsi="Times New Roman" w:cs="Times New Roman"/>
          <w:noProof/>
        </w:rPr>
        <w:t>(2,3,15,16)</w:t>
      </w:r>
      <w:r w:rsidR="00BA3C04">
        <w:rPr>
          <w:rFonts w:ascii="Times New Roman" w:hAnsi="Times New Roman" w:cs="Times New Roman"/>
        </w:rPr>
        <w:fldChar w:fldCharType="end"/>
      </w:r>
      <w:r w:rsidR="00C01A26">
        <w:rPr>
          <w:rFonts w:ascii="Times New Roman" w:hAnsi="Times New Roman" w:cs="Times New Roman"/>
        </w:rPr>
        <w:t>.</w:t>
      </w:r>
    </w:p>
    <w:p w14:paraId="0F92D949" w14:textId="49F71093" w:rsidR="001F7D85" w:rsidRDefault="00BA3C04" w:rsidP="00875139">
      <w:pPr>
        <w:spacing w:line="360" w:lineRule="auto"/>
        <w:jc w:val="both"/>
        <w:rPr>
          <w:rFonts w:ascii="Times New Roman" w:hAnsi="Times New Roman" w:cs="Times New Roman"/>
        </w:rPr>
      </w:pPr>
      <w:r>
        <w:rPr>
          <w:rFonts w:ascii="Times New Roman" w:hAnsi="Times New Roman" w:cs="Times New Roman"/>
        </w:rPr>
        <w:t xml:space="preserve">Cabe recalcar, que el desarrollo de habilidades sociales, es uno de los pilares en la formación de la personalidad de las personas, por los que un detrimento de las mismas, podría generar </w:t>
      </w:r>
      <w:r w:rsidRPr="00F23C7D">
        <w:rPr>
          <w:rFonts w:ascii="Times New Roman" w:hAnsi="Times New Roman" w:cs="Times New Roman"/>
          <w:b/>
          <w:bCs/>
        </w:rPr>
        <w:t>problemas en el comportamiento de la persona</w:t>
      </w:r>
      <w:r>
        <w:rPr>
          <w:rFonts w:ascii="Times New Roman" w:hAnsi="Times New Roman" w:cs="Times New Roman"/>
        </w:rPr>
        <w:t xml:space="preserve"> </w:t>
      </w:r>
      <w:r>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wecJslXD","properties":{"formattedCitation":"(17)","plainCitation":"(17)","noteIndex":0},"citationItems":[{"id":87,"uris":["http://zotero.org/users/8360648/items/HBMZWTFH"],"itemData":{"id":87,"type":"article-journal","abstract":"The development of personality across the human life course may be observed from three different standpoints: the person as actor (behaving), agent (striving), and author (narrating). Evident even in infancy, broad differences in social action patterns foreshadow the long-term developmental elaboration of early temperament into adult dispositional traits. Research on personal strivings and other motivational constructs provides a second perspective on personality, one that becomes psychologically salient in childhood with the consolidation of an agentic self and the articulation of more-or-less stable goals. Layered over traits and goals, internalized life stories begin to emerge in adolescence and young adulthood, as the person authors a narrative identity to make meaning out of life. The review traces the development of traits, goals, and life stories from infancy through late adulthood and ends by considering their interplay at ﬁve developmental milestones: age 2, the transition to adolescence, emerging adulthood, midlife, and old age.","container-title":"Annual Review of Psychology","DOI":"10.1146/annurev.psych.093008.100507","ISSN":"0066-4308, 1545-2085","issue":"1","journalAbbreviation":"Annu. Rev. Psychol.","language":"en","page":"517-542","source":"DOI.org (Crossref)","title":"Personality Development: Continuity and Change Over the Life Course","title-short":"Personality Development","volume":"61","author":[{"family":"McAdams","given":"Dan P."},{"family":"Olson","given":"Bradley D."}],"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w:t>
      </w:r>
    </w:p>
    <w:p w14:paraId="3E24C486" w14:textId="3DF4C518" w:rsidR="00BA3C04" w:rsidRPr="001F7D85" w:rsidRDefault="00BA3C04" w:rsidP="00875139">
      <w:pPr>
        <w:spacing w:line="360" w:lineRule="auto"/>
        <w:jc w:val="both"/>
        <w:rPr>
          <w:rFonts w:ascii="Times New Roman" w:hAnsi="Times New Roman" w:cs="Times New Roman"/>
        </w:rPr>
      </w:pPr>
      <w:r>
        <w:rPr>
          <w:rFonts w:ascii="Times New Roman" w:hAnsi="Times New Roman" w:cs="Times New Roman"/>
        </w:rPr>
        <w:t>En cuanto a psicopatología, lo</w:t>
      </w:r>
      <w:r w:rsidR="00451B6E">
        <w:rPr>
          <w:rFonts w:ascii="Times New Roman" w:hAnsi="Times New Roman" w:cs="Times New Roman"/>
        </w:rPr>
        <w:t xml:space="preserve">s estudios apuntan a que un uso excesivo de las redes sociales, puede producir </w:t>
      </w:r>
      <w:r w:rsidR="00451B6E" w:rsidRPr="00F23C7D">
        <w:rPr>
          <w:rFonts w:ascii="Times New Roman" w:hAnsi="Times New Roman" w:cs="Times New Roman"/>
          <w:b/>
          <w:bCs/>
        </w:rPr>
        <w:t>cuadros depresivos y de ansiedad</w:t>
      </w:r>
      <w:r w:rsidR="00451B6E">
        <w:rPr>
          <w:rFonts w:ascii="Times New Roman" w:hAnsi="Times New Roman" w:cs="Times New Roman"/>
        </w:rPr>
        <w:t xml:space="preserve"> </w:t>
      </w:r>
      <w:r w:rsidR="00451B6E">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1WNTgT1F","properties":{"formattedCitation":"(8,18,19)","plainCitation":"(8,18,19)","noteIndex":0},"citationItems":[{"id":80,"uris":["http://zotero.org/users/8360648/items/39LZ5WY2"],"itemData":{"id":80,"type":"article-journal","abstract":"This article provides a comprehensive look at society’s use of technology including the Internet, smartphones, and other digital devices and it’s apparent effects on people’s mental health. Negative consequences from technology overuse impact an individual behaviorally, affectively, and cognitively. Advantageous counseling interventions and treatment options are discussed as methods to reduce effects of technology abuse and isolation from the real world and help clients find a balance in connectivity. The authors discuss signs of potential pathological technology use and concern for Internet addiction as well as the DSM-5’s proposed Internet Gaming Disorder. Detrimental impacts on adults, adolescents, and children from continual connectivity are explained. Consequences of attachment to technology include lowered social skills, self-motivation, emotional intelligence, and empathy and increased conflict with others, ADHD, and depression in younger populations. Mental health concerns increase with society’s reduced social interactions resulting from increased technological use and dependence on social media for communication.","container-title":"International Journal of Mental Health and Addiction","DOI":"10.1007/s11469-016-9684-0","ISSN":"1557-1874, 1557-1882","issue":"3","journalAbbreviation":"Int J Ment Health Addiction","language":"en","page":"604-613","source":"DOI.org (Crossref)","title":"Mental Health Concerns in the Digital Age","volume":"15","author":[{"family":"Scott","given":"David A."},{"family":"Valley","given":"Bart"},{"family":"Simecka","given":"Brooke A."}],"issued":{"date-parts":[["2017",6]]}}},{"id":74,"uris":["http://zotero.org/users/8360648/items/P4EPVYFE"],"itemData":{"id":74,"type":"article-journal","abstract":"Changes in the mechanisms of communication and advances in brain imaging technology shape understanding and interpretation of the manner in which adolescents process and respond to information and relate to others. Knowledge about how trends in adolescent development should inform practice with adolescents is limited, and yet emerging trends and new discoveries have implications for adolescent relationships, behavior, and well-being. Our purpose was to critically examine the inﬂuence of major technological innovations on adolescent development and the impacts on research and practice with vulnerable adolescent populations. We discuss strategies for researchers and practitioners.","container-title":"Journal of Human Behavior in the Social Environment","DOI":"10.1080/10911359.2013.849220","ISSN":"1091-1359, 1540-3556","issue":"4","journalAbbreviation":"Journal of Human Behavior in the Social Environment","language":"en","page":"487-498","source":"DOI.org (Crossref)","title":"Trends in Adolescent Development Impacting Practice: How Can We Catch Up?","title-short":"Trends in Adolescent Development Impacting Practice","volume":"24","author":[{"family":"Anthony","given":"Elizabeth K."},{"family":"Williams","given":"Lela Rankin"},{"family":"LeCroy","given":"Craig Winston"}],"issued":{"date-parts":[["2014",5,19]]}}},{"id":61,"uris":["http://zotero.org/users/8360648/items/QEGSTHRZ"],"itemData":{"id":61,"type":"article-journal","abstract":"Introduction: The ubiquity of technology is reshaping the way teens express themselves and interact with peers. Considering that teens with attention-deﬁcit/hyperactivity disorder (ADHD) experience a range of social impairments and that risk behaviors have the potential to be more widespread and damaging online, understanding how teens with ADHD use the Internet is important.\nMethods: The current study included 58 teens (72.4% boys; 13–16 years old) from the United States of America with ADHD. Study aims were to examine these teens' Internet use frequency, preferred online activities, Facebook interactions, and online risk behaviors (i.e., cyberbullying and sexting). Associations between online behaviors and oﬄine symptoms and behaviors were explored to identify potential risk and protective factors.\nResults: Findings suggested that teens with ADHD use technology in similar ways as do the general population of teens described in previous research but appeared at unique risk of cyberbullying behaviors. Oﬄine risks were associated with online risk behaviors. Using Facebook was associated with online risks (e.g., weak online connections) and oﬄine risks (e.g., poorer social skills and more internalizing symptoms).\nConclusions: Online social platforms permit the exploration of social behaviors via naturalistic observation. It is imperative researchers gain understanding of the increasingly prevalent online social worlds of teens. Such an understanding may enable researchers to formulate eﬀective social interventions for teens with ADHD.","container-title":"Journal of Adolescence","DOI":"10.1016/j.adolescence.2019.01.004","ISSN":"01401971","journalAbbreviation":"Journal of Adolescence","language":"en","page":"119-137","source":"DOI.org (Crossref)","title":"Exploring how adolescents with ADHD use and interact with technology","volume":"71","author":[{"family":"Dawson","given":"Anne E."},{"family":"Wymbs","given":"Brian T."},{"family":"Evans","given":"Steven W."},{"family":"DuPaul","given":"George J."}],"issued":{"date-parts":[["2019",2]]}}}],"schema":"https://github.com/citation-style-language/schema/raw/master/csl-citation.json"} </w:instrText>
      </w:r>
      <w:r w:rsidR="00451B6E">
        <w:rPr>
          <w:rFonts w:ascii="Times New Roman" w:hAnsi="Times New Roman" w:cs="Times New Roman"/>
        </w:rPr>
        <w:fldChar w:fldCharType="separate"/>
      </w:r>
      <w:r w:rsidR="00451B6E">
        <w:rPr>
          <w:rFonts w:ascii="Times New Roman" w:hAnsi="Times New Roman" w:cs="Times New Roman"/>
          <w:noProof/>
        </w:rPr>
        <w:t>(8,18,19)</w:t>
      </w:r>
      <w:r w:rsidR="00451B6E">
        <w:rPr>
          <w:rFonts w:ascii="Times New Roman" w:hAnsi="Times New Roman" w:cs="Times New Roman"/>
        </w:rPr>
        <w:fldChar w:fldCharType="end"/>
      </w:r>
      <w:r w:rsidR="005E60BE">
        <w:rPr>
          <w:rFonts w:ascii="Times New Roman" w:hAnsi="Times New Roman" w:cs="Times New Roman"/>
        </w:rPr>
        <w:t>.</w:t>
      </w:r>
      <w:r w:rsidR="00607FFC">
        <w:rPr>
          <w:rFonts w:ascii="Times New Roman" w:hAnsi="Times New Roman" w:cs="Times New Roman"/>
        </w:rPr>
        <w:t xml:space="preserve"> Parte de estos síntomas depresivos, se podrían explicar por la relación entre el uso excesivo de las redes sociales y el </w:t>
      </w:r>
      <w:r w:rsidR="00607FFC" w:rsidRPr="00F23C7D">
        <w:rPr>
          <w:rFonts w:ascii="Times New Roman" w:hAnsi="Times New Roman" w:cs="Times New Roman"/>
          <w:b/>
          <w:bCs/>
        </w:rPr>
        <w:t>deterioro de la autoestima</w:t>
      </w:r>
      <w:r w:rsidR="00607FFC">
        <w:rPr>
          <w:rFonts w:ascii="Times New Roman" w:hAnsi="Times New Roman" w:cs="Times New Roman"/>
        </w:rPr>
        <w:t xml:space="preserve"> en adolescentes y adultos </w:t>
      </w:r>
      <w:r w:rsidR="00607FFC">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gK9GllTk","properties":{"formattedCitation":"(8,9,20)","plainCitation":"(8,9,20)","noteIndex":0},"citationItems":[{"id":80,"uris":["http://zotero.org/users/8360648/items/39LZ5WY2"],"itemData":{"id":80,"type":"article-journal","abstract":"This article provides a comprehensive look at society’s use of technology including the Internet, smartphones, and other digital devices and it’s apparent effects on people’s mental health. Negative consequences from technology overuse impact an individual behaviorally, affectively, and cognitively. Advantageous counseling interventions and treatment options are discussed as methods to reduce effects of technology abuse and isolation from the real world and help clients find a balance in connectivity. The authors discuss signs of potential pathological technology use and concern for Internet addiction as well as the DSM-5’s proposed Internet Gaming Disorder. Detrimental impacts on adults, adolescents, and children from continual connectivity are explained. Consequences of attachment to technology include lowered social skills, self-motivation, emotional intelligence, and empathy and increased conflict with others, ADHD, and depression in younger populations. Mental health concerns increase with society’s reduced social interactions resulting from increased technological use and dependence on social media for communication.","container-title":"International Journal of Mental Health and Addiction","DOI":"10.1007/s11469-016-9684-0","ISSN":"1557-1874, 1557-1882","issue":"3","journalAbbreviation":"Int J Ment Health Addiction","language":"en","page":"604-613","source":"DOI.org (Crossref)","title":"Mental Health Concerns in the Digital Age","volume":"15","author":[{"family":"Scott","given":"David A."},{"family":"Valley","given":"Bart"},{"family":"Simecka","given":"Brooke A."}],"issued":{"date-parts":[["2017",6]]}}},{"id":231,"uris":["http://zotero.org/users/8360648/items/2FVIS4WB"],"itemData":{"id":231,"type":"article-journal","abstract":"Based on compensatory satisfaction theory, the present study examined the relation between body dissatisfaction and adolescent smartphone addiction, as well as the roles of positive self-presentation on social networking sites and friendship quality. A sample of 1036 Chinese adolescents from 11 to 15 years of age (mean age = 12.41 years, SD = 0.65) responded to anonymous questionnaires regarding body dissatisfaction, friendship quality, positive self-presentation on social networking sites and smartphone addiction. The results indicated that body dissatisfaction could positively predict adolescent smartphone addiction. In addition, positive self-presentation on social networking sites mediated the relation between body dissatisfaction and smartphone addiction. Moreover, the first part of the mediating effect (i.e., the link from body dissatisfaction to positive self-presentation on social networking sites) was moderated by friendship quality, with the effect being significant only for adolescents with low levels of friendship quality. The present study can advance our understanding about smartphone addiction and how human interact with technology. Limitations and implication about the present study are also discussed.","container-title":"Children and Youth Services Review","DOI":"10.1016/j.childyouth.2019.104613","ISSN":"01907409","journalAbbreviation":"Children and Youth Services Review","language":"en","page":"104613","source":"DOI.org (Crossref)","title":"Body dissatisfaction and smartphone addiction among Chinese adolescents: A moderated mediation model","title-short":"Body dissatisfaction and smartphone addiction among Chinese adolescents","volume":"108","author":[{"family":"Liu","given":"Qinxue"},{"family":"Sun","given":"Jianing"},{"family":"Li","given":"Qiuling"},{"family":"Zhou","given":"Zongkui"}],"issued":{"date-parts":[["2020",1]]}}},{"id":237,"uris":["http://zotero.org/users/8360648/items/B9WB3YL3"],"itemData":{"id":237,"type":"article-journal","abstract":"Many factors have been proposed to contribute to impulse buying, however, little research has tested the role of upward social comparison on social network sites (SNSs) in impulse buying, and less is known about the underlying processes that may mediate or moderate this relationship. The current study focused on the relation between upward social comparison on SNSs and impulse buying and the mediating effect of negative affect and the moderating effect of rumination. A total of 430 Chinese undergraduate students completed measures of upward social comparison on SNSs, impulse buying, negative affect, and rumination. Results revealed that making upward comparisons on SNSs can lead young adults to make more impulse buying and that negative affect mediated this effect. In addition, the direct effect of upward social comparison on SNSs on impulse buying and the indirect effect via negative affect were both moderated by rumination. These two effects were stronger for young adults with high levels of rumination rather than for those students with low levels of rumination. Our research provides a better understanding of the internal mechanism and boundary condition in the relation between making upward comparisons on SNS and impulse buying. Limitations and implications are also discussed.","container-title":"Computers in Human Behavior","DOI":"10.1016/j.chb.2019.02.003","ISSN":"07475632","journalAbbreviation":"Computers in Human Behavior","language":"en","page":"133-140","source":"DOI.org (Crossref)","title":"Upward social comparison on social network sites and impulse buying: A moderated mediation model of negative affect and rumination","title-short":"Upward social comparison on social network sites and impulse buying","volume":"96","author":[{"family":"Liu","given":"Pei"},{"family":"He","given":"Jinglun"},{"family":"Li","given":"Aimei"}],"issued":{"date-parts":[["2019",7]]}}}],"schema":"https://github.com/citation-style-language/schema/raw/master/csl-citation.json"} </w:instrText>
      </w:r>
      <w:r w:rsidR="00607FFC">
        <w:rPr>
          <w:rFonts w:ascii="Times New Roman" w:hAnsi="Times New Roman" w:cs="Times New Roman"/>
        </w:rPr>
        <w:fldChar w:fldCharType="separate"/>
      </w:r>
      <w:r w:rsidR="00607FFC">
        <w:rPr>
          <w:rFonts w:ascii="Times New Roman" w:hAnsi="Times New Roman" w:cs="Times New Roman"/>
          <w:noProof/>
        </w:rPr>
        <w:t>(8,9,20)</w:t>
      </w:r>
      <w:r w:rsidR="00607FFC">
        <w:rPr>
          <w:rFonts w:ascii="Times New Roman" w:hAnsi="Times New Roman" w:cs="Times New Roman"/>
        </w:rPr>
        <w:fldChar w:fldCharType="end"/>
      </w:r>
      <w:r w:rsidR="00607FFC">
        <w:rPr>
          <w:rFonts w:ascii="Times New Roman" w:hAnsi="Times New Roman" w:cs="Times New Roman"/>
        </w:rPr>
        <w:t xml:space="preserve">. </w:t>
      </w:r>
    </w:p>
    <w:p w14:paraId="423C7388" w14:textId="77777777" w:rsidR="002E0853" w:rsidRPr="00565508" w:rsidRDefault="002E0853" w:rsidP="00875139">
      <w:pPr>
        <w:spacing w:line="360" w:lineRule="auto"/>
        <w:jc w:val="both"/>
        <w:rPr>
          <w:rFonts w:ascii="Times New Roman" w:hAnsi="Times New Roman" w:cs="Times New Roman"/>
        </w:rPr>
      </w:pPr>
    </w:p>
    <w:p w14:paraId="4FCFF4B1" w14:textId="01008AE8" w:rsidR="000A0A58" w:rsidRPr="00F23C7D" w:rsidRDefault="00F23C7D" w:rsidP="00F23C7D">
      <w:pPr>
        <w:spacing w:line="360" w:lineRule="auto"/>
        <w:jc w:val="both"/>
        <w:rPr>
          <w:rFonts w:ascii="Times New Roman" w:hAnsi="Times New Roman" w:cs="Times New Roman"/>
          <w:b/>
          <w:bCs/>
        </w:rPr>
      </w:pPr>
      <w:r w:rsidRPr="00F23C7D">
        <w:rPr>
          <w:rFonts w:ascii="Times New Roman" w:hAnsi="Times New Roman" w:cs="Times New Roman"/>
          <w:b/>
          <w:bCs/>
        </w:rPr>
        <w:t>¿Qué se puede hacer para prevenir?</w:t>
      </w:r>
    </w:p>
    <w:p w14:paraId="23A3845E" w14:textId="5319CA96" w:rsidR="001D05A0" w:rsidRPr="004D7AFE" w:rsidRDefault="001D05A0" w:rsidP="00F23C7D">
      <w:pPr>
        <w:spacing w:line="360" w:lineRule="auto"/>
        <w:jc w:val="both"/>
        <w:rPr>
          <w:rFonts w:ascii="Times New Roman" w:hAnsi="Times New Roman" w:cs="Times New Roman"/>
        </w:rPr>
      </w:pPr>
    </w:p>
    <w:p w14:paraId="4E8DF80A" w14:textId="108B47E6" w:rsidR="00F23C7D" w:rsidRPr="00F23C7D" w:rsidRDefault="00F23C7D" w:rsidP="00F23C7D">
      <w:pPr>
        <w:spacing w:line="360" w:lineRule="auto"/>
        <w:jc w:val="both"/>
        <w:rPr>
          <w:rFonts w:ascii="Times New Roman" w:hAnsi="Times New Roman" w:cs="Times New Roman"/>
        </w:rPr>
      </w:pPr>
      <w:r w:rsidRPr="00F23C7D">
        <w:rPr>
          <w:rFonts w:ascii="Times New Roman" w:hAnsi="Times New Roman" w:cs="Times New Roman"/>
        </w:rPr>
        <w:t>Como padres o educadores de niños y adolescentes, podemos establecer algunas pautas </w:t>
      </w:r>
      <w:r>
        <w:rPr>
          <w:rFonts w:ascii="Times New Roman" w:hAnsi="Times New Roman" w:cs="Times New Roman"/>
        </w:rPr>
        <w:t xml:space="preserve">para evitar un uso excesivo o inadecuado de las redes sociales. </w:t>
      </w:r>
    </w:p>
    <w:p w14:paraId="37717D50" w14:textId="77777777" w:rsidR="00F23C7D" w:rsidRPr="00F23C7D" w:rsidRDefault="00F23C7D" w:rsidP="00F23C7D">
      <w:pPr>
        <w:numPr>
          <w:ilvl w:val="0"/>
          <w:numId w:val="2"/>
        </w:numPr>
        <w:spacing w:line="360" w:lineRule="auto"/>
        <w:jc w:val="both"/>
        <w:rPr>
          <w:rFonts w:ascii="Times New Roman" w:hAnsi="Times New Roman" w:cs="Times New Roman"/>
        </w:rPr>
      </w:pPr>
      <w:r w:rsidRPr="00F23C7D">
        <w:rPr>
          <w:rFonts w:ascii="Times New Roman" w:hAnsi="Times New Roman" w:cs="Times New Roman"/>
          <w:b/>
          <w:bCs/>
        </w:rPr>
        <w:t>Establecer tiempos de uso del móvil o de las redes sociales</w:t>
      </w:r>
    </w:p>
    <w:p w14:paraId="17E14333" w14:textId="20398EEA" w:rsidR="00F23C7D" w:rsidRPr="00F23C7D" w:rsidRDefault="00F23C7D" w:rsidP="00F23C7D">
      <w:pPr>
        <w:spacing w:line="360" w:lineRule="auto"/>
        <w:jc w:val="both"/>
        <w:rPr>
          <w:rFonts w:ascii="Times New Roman" w:hAnsi="Times New Roman" w:cs="Times New Roman"/>
        </w:rPr>
      </w:pPr>
      <w:r w:rsidRPr="00F23C7D">
        <w:rPr>
          <w:rFonts w:ascii="Times New Roman" w:hAnsi="Times New Roman" w:cs="Times New Roman"/>
        </w:rPr>
        <w:t>Como medidas conductuales, esta limitación de tiempo ayudará a la reducción del uso y </w:t>
      </w:r>
      <w:r>
        <w:rPr>
          <w:rFonts w:ascii="Times New Roman" w:hAnsi="Times New Roman" w:cs="Times New Roman"/>
        </w:rPr>
        <w:t>por lo tanto de peligro de desarrollar cualquiera de los tres fenómenos explicados.</w:t>
      </w:r>
      <w:r w:rsidRPr="00F23C7D">
        <w:rPr>
          <w:rFonts w:ascii="Times New Roman" w:hAnsi="Times New Roman" w:cs="Times New Roman"/>
        </w:rPr>
        <w:t xml:space="preserve"> </w:t>
      </w:r>
    </w:p>
    <w:p w14:paraId="37DBCCE6" w14:textId="4BD8DD09" w:rsidR="00F23C7D" w:rsidRPr="00F23C7D" w:rsidRDefault="00F23C7D" w:rsidP="00F23C7D">
      <w:pPr>
        <w:spacing w:line="360" w:lineRule="auto"/>
        <w:jc w:val="both"/>
        <w:rPr>
          <w:rFonts w:ascii="Times New Roman" w:hAnsi="Times New Roman" w:cs="Times New Roman"/>
        </w:rPr>
      </w:pPr>
      <w:r w:rsidRPr="00F23C7D">
        <w:rPr>
          <w:rFonts w:ascii="Times New Roman" w:hAnsi="Times New Roman" w:cs="Times New Roman"/>
        </w:rPr>
        <w:t>Dentro de los ajustes del teléfono, hay una opción para limitar con un número de </w:t>
      </w:r>
      <w:r>
        <w:rPr>
          <w:rFonts w:ascii="Times New Roman" w:hAnsi="Times New Roman" w:cs="Times New Roman"/>
        </w:rPr>
        <w:t xml:space="preserve">minutos u horas el uso de las aplicaciones de las redes sociales. </w:t>
      </w:r>
    </w:p>
    <w:p w14:paraId="06507770" w14:textId="77777777" w:rsidR="00F23C7D" w:rsidRPr="00F23C7D" w:rsidRDefault="00F23C7D" w:rsidP="00F23C7D">
      <w:pPr>
        <w:numPr>
          <w:ilvl w:val="0"/>
          <w:numId w:val="3"/>
        </w:numPr>
        <w:spacing w:line="360" w:lineRule="auto"/>
        <w:jc w:val="both"/>
        <w:rPr>
          <w:rFonts w:ascii="Times New Roman" w:hAnsi="Times New Roman" w:cs="Times New Roman"/>
        </w:rPr>
      </w:pPr>
      <w:r w:rsidRPr="00F23C7D">
        <w:rPr>
          <w:rFonts w:ascii="Times New Roman" w:hAnsi="Times New Roman" w:cs="Times New Roman"/>
          <w:b/>
          <w:bCs/>
        </w:rPr>
        <w:t>Estilo parental democrático</w:t>
      </w:r>
    </w:p>
    <w:p w14:paraId="5802BC08" w14:textId="7CC13012" w:rsidR="00F23C7D" w:rsidRPr="00F23C7D" w:rsidRDefault="00C10C05" w:rsidP="00556EA9">
      <w:pPr>
        <w:spacing w:line="360" w:lineRule="auto"/>
        <w:jc w:val="both"/>
        <w:rPr>
          <w:rFonts w:ascii="Times New Roman" w:hAnsi="Times New Roman" w:cs="Times New Roman"/>
        </w:rPr>
      </w:pPr>
      <w:r>
        <w:rPr>
          <w:rFonts w:ascii="Times New Roman" w:hAnsi="Times New Roman" w:cs="Times New Roman"/>
        </w:rPr>
        <w:t xml:space="preserve">Cuando se sigue este modelo, los padres generan la suficiente confianza como para que los hijos tengan poder de decisión en lo que respecta a sus vidas. Estas decisiones como toda democracia, son discutidas por los miembros de la familia llegando a un acuerdo en función de los intereses de ambas partes. Este estilo parental fue uno de los mayores predictores del buen uso de redes sociales </w:t>
      </w:r>
      <w:r>
        <w:rPr>
          <w:rFonts w:ascii="Times New Roman" w:hAnsi="Times New Roman" w:cs="Times New Roman"/>
        </w:rPr>
        <w:fldChar w:fldCharType="begin"/>
      </w:r>
      <w:r w:rsidR="00FC5559">
        <w:rPr>
          <w:rFonts w:ascii="Times New Roman" w:hAnsi="Times New Roman" w:cs="Times New Roman"/>
        </w:rPr>
        <w:instrText xml:space="preserve"> ADDIN ZOTERO_ITEM CSL_CITATION {"citationID":"iYWUE4JO","properties":{"formattedCitation":"(5)","plainCitation":"(5)","noteIndex":0},"citationItems":[{"id":59,"uris":["http://zotero.org/users/8360648/items/QR7RIAGU"],"itemData":{"id":59,"type":"article-journal","abstract":"The contribution of cross-age peer e-mentoring on reported experiences of participation during online conversations using social media was explored in this pre-experimental study. Young people (n ¼ 4, aged 13; 4–18;3 [years; months]) who used augmentative and alternative communication (AAC) participated in an e-mentoring intervention. Two mentors who also used AAC had regular conversations with the participants via Facebook1, email, or Skype2. It was predicted that the mentoring support would contribute to experiences of participation in online conversations outside of the e-mentoring intervention. Reported experiences of participation in online conversations with communication partners other than the mentor were measured at four time points. The Self-Reported Experiences of Activity Settings was used for this purpose because it consists of five domains: Personal Growth, Psychological Engagement, Social Belonging, Meaningful Interactions, and Choice and Control. These domains are associated with the construct of involvement in activity settings. Results showed varied scores between participants and across the domains. Reported experiences of choice and control increased slightly across time. Despite some variation in self-ratings, the participants reported experiencing choice and control, psychological engagement, and social belonging in online conversations. There is need for more research in this emerging area.","container-title":"Augmentative and Alternative Communication","DOI":"10.1080/07434618.2018.1557250","ISSN":"0743-4618, 1477-3848","issue":"2","journalAbbreviation":"Augmentative and Alternative Communication","language":"en","page":"132-141","source":"DOI.org (Crossref)","title":"Exploring participation experiences of youth who use AAC in social media settings: impact of an e-mentoring intervention","title-short":"Exploring participation experiences of youth who use AAC in social media settings","volume":"35","author":[{"family":"Grace","given":"Emma"},{"family":"Raghavendra","given":"Parimala"},{"family":"McMillan","given":"Julie M."},{"family":"Gunson","given":"Jessica Shipman"}],"issued":{"date-parts":[["2019",4,3]]}}}],"schema":"https://github.com/citation-style-language/schema/raw/master/csl-citation.json"} </w:instrText>
      </w:r>
      <w:r>
        <w:rPr>
          <w:rFonts w:ascii="Times New Roman" w:hAnsi="Times New Roman" w:cs="Times New Roman"/>
        </w:rPr>
        <w:fldChar w:fldCharType="separate"/>
      </w:r>
      <w:r w:rsidR="00FC5559">
        <w:rPr>
          <w:rFonts w:ascii="Times New Roman" w:hAnsi="Times New Roman" w:cs="Times New Roman"/>
          <w:noProof/>
        </w:rPr>
        <w:t>(5)</w:t>
      </w:r>
      <w:r>
        <w:rPr>
          <w:rFonts w:ascii="Times New Roman" w:hAnsi="Times New Roman" w:cs="Times New Roman"/>
        </w:rPr>
        <w:fldChar w:fldCharType="end"/>
      </w:r>
      <w:r w:rsidR="00FC5559">
        <w:rPr>
          <w:rFonts w:ascii="Times New Roman" w:hAnsi="Times New Roman" w:cs="Times New Roman"/>
        </w:rPr>
        <w:t>.</w:t>
      </w:r>
    </w:p>
    <w:p w14:paraId="7BF46F85" w14:textId="77777777" w:rsidR="00F23C7D" w:rsidRPr="00F23C7D" w:rsidRDefault="00F23C7D" w:rsidP="00F23C7D">
      <w:pPr>
        <w:numPr>
          <w:ilvl w:val="0"/>
          <w:numId w:val="4"/>
        </w:numPr>
        <w:spacing w:line="360" w:lineRule="auto"/>
        <w:jc w:val="both"/>
        <w:rPr>
          <w:rFonts w:ascii="Times New Roman" w:hAnsi="Times New Roman" w:cs="Times New Roman"/>
        </w:rPr>
      </w:pPr>
      <w:r w:rsidRPr="00F23C7D">
        <w:rPr>
          <w:rFonts w:ascii="Times New Roman" w:hAnsi="Times New Roman" w:cs="Times New Roman"/>
          <w:b/>
          <w:bCs/>
        </w:rPr>
        <w:lastRenderedPageBreak/>
        <w:t>Modelo parental activo de mediación</w:t>
      </w:r>
    </w:p>
    <w:p w14:paraId="6B6741BE" w14:textId="071F8D14" w:rsidR="00F23C7D" w:rsidRPr="00F23C7D" w:rsidRDefault="00FC5559" w:rsidP="00F23C7D">
      <w:pPr>
        <w:spacing w:line="360" w:lineRule="auto"/>
        <w:jc w:val="both"/>
        <w:rPr>
          <w:rFonts w:ascii="Times New Roman" w:hAnsi="Times New Roman" w:cs="Times New Roman"/>
        </w:rPr>
      </w:pPr>
      <w:r>
        <w:rPr>
          <w:rFonts w:ascii="Times New Roman" w:hAnsi="Times New Roman" w:cs="Times New Roman"/>
        </w:rPr>
        <w:t xml:space="preserve">En este modelo, los padres toman un papel activo con sus hijos en las redes sociales. Consiste en un diálogo de lo que se observa en las redes sociales, tomando una postura comprensiva y de escucha. Se busca con ello generar un vínculo de confianza para que el adolescente pueda acudir al adulto como fuente de información cuando se presente algún problema o pregunta sobre este medio. Respecto al cuidado </w:t>
      </w:r>
      <w:r w:rsidR="00CF25A3">
        <w:rPr>
          <w:rFonts w:ascii="Times New Roman" w:hAnsi="Times New Roman" w:cs="Times New Roman"/>
        </w:rPr>
        <w:t xml:space="preserve">de uso de redes sociales, se observó que este modelo ha tenido muy buenos resultados en la regulación del tiempo de uso de las redes sociales, así como en la prevención de la sextorsión, grooming o acoso escolar </w:t>
      </w:r>
      <w:r w:rsidR="00F23C7D">
        <w:rPr>
          <w:rFonts w:ascii="Times New Roman" w:hAnsi="Times New Roman" w:cs="Times New Roman"/>
        </w:rPr>
        <w:fldChar w:fldCharType="begin"/>
      </w:r>
      <w:r w:rsidR="00F23C7D">
        <w:rPr>
          <w:rFonts w:ascii="Times New Roman" w:hAnsi="Times New Roman" w:cs="Times New Roman"/>
        </w:rPr>
        <w:instrText xml:space="preserve"> ADDIN ZOTERO_ITEM CSL_CITATION {"citationID":"Lp9qOLEi","properties":{"formattedCitation":"(5,21,22)","plainCitation":"(5,21,22)","noteIndex":0},"citationItems":[{"id":69,"uris":["http://zotero.org/users/8360648/items/6FNH33RP"],"itemData":{"id":69,"type":"article-journal","abstract":"Parental monitoring of adolescent media use has been associated with decreased negative effects of media on adolescent behavior, but we know little about the explanatory mechanisms behind these associations. The current study sought to explore the links between parental media monitoring and adolescent behaviors via adolescents’ levels of media disclosure and secrecy. Participants included a national sample of 945 adolescents aged 10–18 years (49% female, 69% European American) taken from a study of adolescent media use. Results suggested that autonomy supportive active and restrictive monitoring were associated with higher levels of media disclosure and lower levels of media secrecy (active only). Controlling active and restrictive monitoring were associated with higher levels of media secrecy. In turn, media disclosure was associated with more prosocial behavior toward family, and media secrecy was associated with less prosocial behavior toward family and more relational aggression. The discussion focuses on adolescent information management (e.g., disclosure and secrecy) as an important mechanism to explain links between parental media monitoring and adolescents’ behavioral outcomes.","container-title":"Journal of Social and Personal Relationships","DOI":"10.1177/0265407519859653","ISSN":"0265-4075, 1460-3608","issue":"1","journalAbbreviation":"Journal of Social and Personal Relationships","language":"en","page":"180-200","source":"DOI.org (Crossref)","title":"Associations between parental media monitoring style, information management, and prosocial and aggressive behaviors","volume":"37","author":[{"family":"Padilla-Walker","given":"Laura M."},{"family":"Stockdale","given":"Laura A."},{"family":"Son","given":"Daye"},{"family":"Coyne","given":"Sarah M."},{"family":"Stinnett","given":"Sara C."}],"issued":{"date-parts":[["2020",1]]}}},{"id":59,"uris":["http://zotero.org/users/8360648/items/QR7RIAGU"],"itemData":{"id":59,"type":"article-journal","abstract":"The contribution of cross-age peer e-mentoring on reported experiences of participation during online conversations using social media was explored in this pre-experimental study. Young people (n ¼ 4, aged 13; 4–18;3 [years; months]) who used augmentative and alternative communication (AAC) participated in an e-mentoring intervention. Two mentors who also used AAC had regular conversations with the participants via Facebook1, email, or Skype2. It was predicted that the mentoring support would contribute to experiences of participation in online conversations outside of the e-mentoring intervention. Reported experiences of participation in online conversations with communication partners other than the mentor were measured at four time points. The Self-Reported Experiences of Activity Settings was used for this purpose because it consists of five domains: Personal Growth, Psychological Engagement, Social Belonging, Meaningful Interactions, and Choice and Control. These domains are associated with the construct of involvement in activity settings. Results showed varied scores between participants and across the domains. Reported experiences of choice and control increased slightly across time. Despite some variation in self-ratings, the participants reported experiencing choice and control, psychological engagement, and social belonging in online conversations. There is need for more research in this emerging area.","container-title":"Augmentative and Alternative Communication","DOI":"10.1080/07434618.2018.1557250","ISSN":"0743-4618, 1477-3848","issue":"2","journalAbbreviation":"Augmentative and Alternative Communication","language":"en","page":"132-141","source":"DOI.org (Crossref)","title":"Exploring participation experiences of youth who use AAC in social media settings: impact of an e-mentoring intervention","title-short":"Exploring participation experiences of youth who use AAC in social media settings","volume":"35","author":[{"family":"Grace","given":"Emma"},{"family":"Raghavendra","given":"Parimala"},{"family":"McMillan","given":"Julie M."},{"family":"Gunson","given":"Jessica Shipman"}],"issued":{"date-parts":[["2019",4,3]]}}},{"id":64,"uris":["http://zotero.org/users/8360648/items/7JTHRWAS"],"itemData":{"id":64,"type":"article-journal","abstract":"The current study examined the role of parental media mediation styles in the relationships between (1) prosocial media content and the performance of prosocial behavior and (2) antisocial media content and the performance of antisocial behavior. The results of a cross-sectional survey (N = 475; Mage = 14.6) indicated that autonomy-supportive restrictive mediation was positively related to prosocial behavior through increased prosocial media exposure, while it was also associated with less antisocial behavior through decreased antisocial media content exposure. Autonomy-supportive active mediation on the other hand strengthened the positive association between exposure to prosocial media content and the performance of prosocial behavior. However, this type of mediation did not moderate the association between exposure to antisocial media content and the performance of antisocial behavior. These results indicate that autonomy-supportive mediation styles are most effective in managing media effects, but that antisocial media content may warrant a more restrictive approach.","container-title":"Journal of Family Communication","DOI":"10.1080/15267431.2018.1487443","ISSN":"1526-7431, 1532-7698","issue":"4","journalAbbreviation":"Journal of Family Communication","language":"en","page":"270-285","source":"DOI.org (Crossref)","title":"Managing Positive and Negative Media Effects Among Adolescents: Parental Mediation Matters—But not Always","title-short":"Managing Positive and Negative Media Effects Among Adolescents","volume":"18","author":[{"family":"Meeus","given":"Anneleen"},{"family":"Beyens","given":"Ine"},{"family":"Geusens","given":"Femke"},{"family":"Sodermans","given":"An Katrien"},{"family":"Beullens","given":"Kathleen"}],"issued":{"date-parts":[["2018",10,2]]}}}],"schema":"https://github.com/citation-style-language/schema/raw/master/csl-citation.json"} </w:instrText>
      </w:r>
      <w:r w:rsidR="00F23C7D">
        <w:rPr>
          <w:rFonts w:ascii="Times New Roman" w:hAnsi="Times New Roman" w:cs="Times New Roman"/>
        </w:rPr>
        <w:fldChar w:fldCharType="separate"/>
      </w:r>
      <w:r w:rsidR="00F23C7D">
        <w:rPr>
          <w:rFonts w:ascii="Times New Roman" w:hAnsi="Times New Roman" w:cs="Times New Roman"/>
          <w:noProof/>
        </w:rPr>
        <w:t>(5,21,22)</w:t>
      </w:r>
      <w:r w:rsidR="00F23C7D">
        <w:rPr>
          <w:rFonts w:ascii="Times New Roman" w:hAnsi="Times New Roman" w:cs="Times New Roman"/>
        </w:rPr>
        <w:fldChar w:fldCharType="end"/>
      </w:r>
      <w:r w:rsidR="00CF25A3">
        <w:rPr>
          <w:rFonts w:ascii="Times New Roman" w:hAnsi="Times New Roman" w:cs="Times New Roman"/>
        </w:rPr>
        <w:t>.</w:t>
      </w:r>
    </w:p>
    <w:p w14:paraId="687F2226" w14:textId="77777777" w:rsidR="00DF3C7D" w:rsidRDefault="00DF3C7D" w:rsidP="00875139">
      <w:pPr>
        <w:spacing w:line="360" w:lineRule="auto"/>
        <w:jc w:val="both"/>
        <w:rPr>
          <w:rFonts w:ascii="Times New Roman" w:hAnsi="Times New Roman" w:cs="Times New Roman"/>
        </w:rPr>
      </w:pPr>
    </w:p>
    <w:p w14:paraId="5AF7E373" w14:textId="704DFBE5" w:rsidR="00062428" w:rsidRPr="00DF3C7D" w:rsidRDefault="00DF3C7D" w:rsidP="00875139">
      <w:pPr>
        <w:spacing w:line="360" w:lineRule="auto"/>
        <w:jc w:val="both"/>
        <w:rPr>
          <w:rFonts w:ascii="Times New Roman" w:hAnsi="Times New Roman" w:cs="Times New Roman"/>
          <w:b/>
          <w:bCs/>
        </w:rPr>
      </w:pPr>
      <w:r w:rsidRPr="00DF3C7D">
        <w:rPr>
          <w:rFonts w:ascii="Times New Roman" w:hAnsi="Times New Roman" w:cs="Times New Roman"/>
          <w:b/>
          <w:bCs/>
        </w:rPr>
        <w:t>Recursos para padres y adolescentes</w:t>
      </w:r>
    </w:p>
    <w:p w14:paraId="7AC57633" w14:textId="77777777" w:rsidR="00DF3C7D" w:rsidRPr="00DF3C7D" w:rsidRDefault="00DF3C7D" w:rsidP="00875139">
      <w:pPr>
        <w:spacing w:line="360" w:lineRule="auto"/>
        <w:jc w:val="both"/>
        <w:rPr>
          <w:rFonts w:ascii="Times New Roman" w:hAnsi="Times New Roman" w:cs="Times New Roman"/>
        </w:rPr>
      </w:pPr>
    </w:p>
    <w:p w14:paraId="3C39AF1A" w14:textId="29F430B4" w:rsidR="00062428" w:rsidRPr="00F23C7D" w:rsidRDefault="00E75534" w:rsidP="00875139">
      <w:pPr>
        <w:spacing w:line="360" w:lineRule="auto"/>
        <w:jc w:val="both"/>
        <w:rPr>
          <w:rFonts w:ascii="Times New Roman" w:hAnsi="Times New Roman" w:cs="Times New Roman"/>
          <w:b/>
          <w:bCs/>
        </w:rPr>
      </w:pPr>
      <w:r w:rsidRPr="00F23C7D">
        <w:rPr>
          <w:rFonts w:ascii="Times New Roman" w:hAnsi="Times New Roman" w:cs="Times New Roman"/>
          <w:b/>
          <w:bCs/>
        </w:rPr>
        <w:t>Recursos</w:t>
      </w:r>
      <w:r w:rsidR="008E3304" w:rsidRPr="00F23C7D">
        <w:rPr>
          <w:rFonts w:ascii="Times New Roman" w:hAnsi="Times New Roman" w:cs="Times New Roman"/>
          <w:b/>
          <w:bCs/>
        </w:rPr>
        <w:t xml:space="preserve"> </w:t>
      </w:r>
      <w:r w:rsidR="00EB7FCF" w:rsidRPr="00F23C7D">
        <w:rPr>
          <w:rFonts w:ascii="Times New Roman" w:hAnsi="Times New Roman" w:cs="Times New Roman"/>
          <w:b/>
          <w:bCs/>
        </w:rPr>
        <w:t>web</w:t>
      </w:r>
      <w:r w:rsidRPr="00F23C7D">
        <w:rPr>
          <w:rFonts w:ascii="Times New Roman" w:hAnsi="Times New Roman" w:cs="Times New Roman"/>
          <w:b/>
          <w:bCs/>
        </w:rPr>
        <w:t>:</w:t>
      </w:r>
    </w:p>
    <w:p w14:paraId="48C498FC" w14:textId="2B8D22B5" w:rsidR="00E75534" w:rsidRDefault="00CF5410" w:rsidP="00875139">
      <w:pPr>
        <w:spacing w:line="360" w:lineRule="auto"/>
        <w:jc w:val="both"/>
        <w:rPr>
          <w:rStyle w:val="Hipervnculo"/>
          <w:rFonts w:ascii="Times New Roman" w:hAnsi="Times New Roman" w:cs="Times New Roman"/>
        </w:rPr>
      </w:pPr>
      <w:hyperlink r:id="rId5" w:history="1">
        <w:r w:rsidR="00E75534" w:rsidRPr="00F23C7D">
          <w:rPr>
            <w:rStyle w:val="Hipervnculo"/>
            <w:rFonts w:ascii="Times New Roman" w:hAnsi="Times New Roman" w:cs="Times New Roman"/>
          </w:rPr>
          <w:t>https://empantallados.com</w:t>
        </w:r>
      </w:hyperlink>
    </w:p>
    <w:p w14:paraId="52CB152C" w14:textId="50E31F95" w:rsidR="00CF5410" w:rsidRDefault="00CF5410" w:rsidP="00875139">
      <w:pPr>
        <w:spacing w:line="360" w:lineRule="auto"/>
        <w:jc w:val="both"/>
        <w:rPr>
          <w:rFonts w:ascii="Times New Roman" w:hAnsi="Times New Roman" w:cs="Times New Roman"/>
        </w:rPr>
      </w:pPr>
      <w:hyperlink r:id="rId6" w:history="1">
        <w:r w:rsidRPr="00ED14D8">
          <w:rPr>
            <w:rStyle w:val="Hipervnculo"/>
            <w:rFonts w:ascii="Times New Roman" w:hAnsi="Times New Roman" w:cs="Times New Roman"/>
          </w:rPr>
          <w:t>https://www.is4k.es/</w:t>
        </w:r>
      </w:hyperlink>
    </w:p>
    <w:p w14:paraId="73648F5D" w14:textId="054DE3D2" w:rsidR="00E75534" w:rsidRPr="00F23C7D" w:rsidRDefault="00CF5410" w:rsidP="00875139">
      <w:pPr>
        <w:spacing w:line="360" w:lineRule="auto"/>
        <w:jc w:val="both"/>
        <w:rPr>
          <w:rFonts w:ascii="Times New Roman" w:hAnsi="Times New Roman" w:cs="Times New Roman"/>
        </w:rPr>
      </w:pPr>
      <w:hyperlink r:id="rId7" w:history="1">
        <w:r w:rsidR="00E75534" w:rsidRPr="00F23C7D">
          <w:rPr>
            <w:rStyle w:val="Hipervnculo"/>
            <w:rFonts w:ascii="Times New Roman" w:hAnsi="Times New Roman" w:cs="Times New Roman"/>
          </w:rPr>
          <w:t>https://thefamilywatch.org/category/red-salud-psicosocial/</w:t>
        </w:r>
      </w:hyperlink>
    </w:p>
    <w:p w14:paraId="182998E1" w14:textId="01F04A7D" w:rsidR="00EB7FCF" w:rsidRPr="00F23C7D" w:rsidRDefault="00CF5410" w:rsidP="00875139">
      <w:pPr>
        <w:spacing w:line="360" w:lineRule="auto"/>
        <w:jc w:val="both"/>
        <w:rPr>
          <w:rFonts w:ascii="Times New Roman" w:hAnsi="Times New Roman" w:cs="Times New Roman"/>
        </w:rPr>
      </w:pPr>
      <w:hyperlink r:id="rId8" w:history="1">
        <w:r w:rsidR="00EB7FCF" w:rsidRPr="00F23C7D">
          <w:rPr>
            <w:rStyle w:val="Hipervnculo"/>
            <w:rFonts w:ascii="Times New Roman" w:hAnsi="Times New Roman" w:cs="Times New Roman"/>
          </w:rPr>
          <w:t>https://www.psicologomarcmasip.com</w:t>
        </w:r>
      </w:hyperlink>
    </w:p>
    <w:p w14:paraId="2A620360" w14:textId="5AE292D1" w:rsidR="00E75534" w:rsidRPr="00F23C7D" w:rsidRDefault="00CF5410" w:rsidP="00875139">
      <w:pPr>
        <w:spacing w:line="360" w:lineRule="auto"/>
        <w:jc w:val="both"/>
        <w:rPr>
          <w:rFonts w:ascii="Times New Roman" w:hAnsi="Times New Roman" w:cs="Times New Roman"/>
        </w:rPr>
      </w:pPr>
      <w:hyperlink r:id="rId9" w:history="1">
        <w:r w:rsidR="00A211F4" w:rsidRPr="00F23C7D">
          <w:rPr>
            <w:rStyle w:val="Hipervnculo"/>
            <w:rFonts w:ascii="Times New Roman" w:hAnsi="Times New Roman" w:cs="Times New Roman"/>
          </w:rPr>
          <w:t>http://www.programadesconecta.com</w:t>
        </w:r>
      </w:hyperlink>
    </w:p>
    <w:p w14:paraId="412731B8" w14:textId="273D7470" w:rsidR="00DB47F6" w:rsidRPr="00F23C7D" w:rsidRDefault="00CF5410" w:rsidP="00875139">
      <w:pPr>
        <w:spacing w:line="360" w:lineRule="auto"/>
        <w:jc w:val="both"/>
        <w:rPr>
          <w:rFonts w:ascii="Times New Roman" w:hAnsi="Times New Roman" w:cs="Times New Roman"/>
        </w:rPr>
      </w:pPr>
      <w:hyperlink r:id="rId10" w:history="1">
        <w:r w:rsidR="00DB47F6" w:rsidRPr="00F23C7D">
          <w:rPr>
            <w:rStyle w:val="Hipervnculo"/>
            <w:rFonts w:ascii="Times New Roman" w:hAnsi="Times New Roman" w:cs="Times New Roman"/>
          </w:rPr>
          <w:t>https://minoriascreativas.com/blog/category/padres/</w:t>
        </w:r>
      </w:hyperlink>
    </w:p>
    <w:p w14:paraId="053506BE" w14:textId="4F2CD834" w:rsidR="00A211F4" w:rsidRPr="00F23C7D" w:rsidRDefault="00CF5410" w:rsidP="00875139">
      <w:pPr>
        <w:spacing w:line="360" w:lineRule="auto"/>
        <w:jc w:val="both"/>
        <w:rPr>
          <w:rFonts w:ascii="Times New Roman" w:hAnsi="Times New Roman" w:cs="Times New Roman"/>
        </w:rPr>
      </w:pPr>
      <w:hyperlink r:id="rId11" w:history="1">
        <w:r w:rsidR="00F276CF" w:rsidRPr="00F23C7D">
          <w:rPr>
            <w:rStyle w:val="Hipervnculo"/>
            <w:rFonts w:ascii="Times New Roman" w:hAnsi="Times New Roman" w:cs="Times New Roman"/>
          </w:rPr>
          <w:t>https://www.aepap.org/sites/default/files/pags._131-142_ciberadicciones.pdf</w:t>
        </w:r>
      </w:hyperlink>
    </w:p>
    <w:p w14:paraId="71F86938" w14:textId="77777777" w:rsidR="00F276CF" w:rsidRPr="00F23C7D" w:rsidRDefault="00F276CF" w:rsidP="00875139">
      <w:pPr>
        <w:spacing w:line="360" w:lineRule="auto"/>
        <w:jc w:val="both"/>
        <w:rPr>
          <w:rFonts w:ascii="Times New Roman" w:hAnsi="Times New Roman" w:cs="Times New Roman"/>
        </w:rPr>
      </w:pPr>
    </w:p>
    <w:p w14:paraId="5D9696DE" w14:textId="066F2C05" w:rsidR="00E75534" w:rsidRPr="00F23C7D" w:rsidRDefault="00E75534" w:rsidP="00875139">
      <w:pPr>
        <w:spacing w:line="360" w:lineRule="auto"/>
        <w:jc w:val="both"/>
        <w:rPr>
          <w:rFonts w:ascii="Times New Roman" w:hAnsi="Times New Roman" w:cs="Times New Roman"/>
          <w:b/>
          <w:bCs/>
        </w:rPr>
      </w:pPr>
      <w:r w:rsidRPr="00F23C7D">
        <w:rPr>
          <w:rFonts w:ascii="Times New Roman" w:hAnsi="Times New Roman" w:cs="Times New Roman"/>
          <w:b/>
          <w:bCs/>
        </w:rPr>
        <w:t xml:space="preserve">Instagram y Twitter: </w:t>
      </w:r>
    </w:p>
    <w:p w14:paraId="7394DFEE" w14:textId="4ABD12D4" w:rsidR="0015502D" w:rsidRPr="0015502D" w:rsidRDefault="0015502D" w:rsidP="0015502D">
      <w:pPr>
        <w:spacing w:line="360" w:lineRule="auto"/>
        <w:rPr>
          <w:rFonts w:ascii="Times New Roman" w:eastAsia="Times New Roman" w:hAnsi="Times New Roman" w:cs="Times New Roman"/>
          <w:color w:val="000000" w:themeColor="text1"/>
          <w:lang w:eastAsia="en-GB"/>
        </w:rPr>
      </w:pPr>
      <w:r w:rsidRPr="0015502D">
        <w:rPr>
          <w:rFonts w:ascii="Times New Roman" w:eastAsia="Times New Roman" w:hAnsi="Times New Roman" w:cs="Times New Roman"/>
          <w:color w:val="000000" w:themeColor="text1"/>
          <w:shd w:val="clear" w:color="auto" w:fill="FFFFFF"/>
          <w:lang w:eastAsia="en-GB"/>
        </w:rPr>
        <w:t>@JMartinAguado</w:t>
      </w:r>
    </w:p>
    <w:p w14:paraId="04FFC45F" w14:textId="0E266F9F" w:rsidR="00A211F4" w:rsidRPr="0015502D" w:rsidRDefault="00A211F4" w:rsidP="0015502D">
      <w:pPr>
        <w:spacing w:line="360" w:lineRule="auto"/>
        <w:rPr>
          <w:rFonts w:ascii="Times New Roman" w:eastAsia="Times New Roman" w:hAnsi="Times New Roman" w:cs="Times New Roman"/>
          <w:color w:val="000000" w:themeColor="text1"/>
          <w:shd w:val="clear" w:color="auto" w:fill="FFFFFF"/>
          <w:lang w:eastAsia="en-GB"/>
        </w:rPr>
      </w:pPr>
      <w:r w:rsidRPr="00A211F4">
        <w:rPr>
          <w:rFonts w:ascii="Times New Roman" w:eastAsia="Times New Roman" w:hAnsi="Times New Roman" w:cs="Times New Roman"/>
          <w:color w:val="000000" w:themeColor="text1"/>
          <w:shd w:val="clear" w:color="auto" w:fill="FFFFFF"/>
          <w:lang w:eastAsia="en-GB"/>
        </w:rPr>
        <w:t>@MarcMMasip</w:t>
      </w:r>
    </w:p>
    <w:p w14:paraId="489A103D" w14:textId="206BD2F3" w:rsidR="00213398" w:rsidRPr="00F23C7D" w:rsidRDefault="00213398" w:rsidP="00875139">
      <w:pPr>
        <w:spacing w:line="360" w:lineRule="auto"/>
        <w:jc w:val="both"/>
        <w:rPr>
          <w:rFonts w:ascii="Times New Roman" w:hAnsi="Times New Roman" w:cs="Times New Roman"/>
        </w:rPr>
      </w:pPr>
    </w:p>
    <w:p w14:paraId="638873BD" w14:textId="228A2FD0" w:rsidR="00213398" w:rsidRPr="00F23C7D" w:rsidRDefault="00EC58B1" w:rsidP="00875139">
      <w:pPr>
        <w:spacing w:line="360" w:lineRule="auto"/>
        <w:jc w:val="both"/>
        <w:rPr>
          <w:rFonts w:ascii="Times New Roman" w:hAnsi="Times New Roman" w:cs="Times New Roman"/>
          <w:b/>
          <w:bCs/>
        </w:rPr>
      </w:pPr>
      <w:r w:rsidRPr="00F23C7D">
        <w:rPr>
          <w:rFonts w:ascii="Times New Roman" w:hAnsi="Times New Roman" w:cs="Times New Roman"/>
          <w:b/>
          <w:bCs/>
        </w:rPr>
        <w:t>Recursos audio visuales:</w:t>
      </w:r>
    </w:p>
    <w:p w14:paraId="2A5914E2" w14:textId="2D8BAB2A" w:rsidR="00EC58B1" w:rsidRPr="00F23C7D" w:rsidRDefault="00EC58B1" w:rsidP="00875139">
      <w:pPr>
        <w:spacing w:line="360" w:lineRule="auto"/>
        <w:jc w:val="both"/>
        <w:rPr>
          <w:rFonts w:ascii="Times New Roman" w:hAnsi="Times New Roman" w:cs="Times New Roman"/>
        </w:rPr>
      </w:pPr>
      <w:r w:rsidRPr="00F23C7D">
        <w:rPr>
          <w:rFonts w:ascii="Times New Roman" w:hAnsi="Times New Roman" w:cs="Times New Roman"/>
        </w:rPr>
        <w:t xml:space="preserve">Explicación sobre adicciones: </w:t>
      </w:r>
      <w:hyperlink r:id="rId12" w:history="1">
        <w:r w:rsidRPr="00F23C7D">
          <w:rPr>
            <w:rStyle w:val="Hipervnculo"/>
            <w:rFonts w:ascii="Times New Roman" w:hAnsi="Times New Roman" w:cs="Times New Roman"/>
          </w:rPr>
          <w:t>https://www.youtube.com/watch?v=7wJvkIautCk</w:t>
        </w:r>
      </w:hyperlink>
    </w:p>
    <w:p w14:paraId="16FD9769" w14:textId="1D553054" w:rsidR="00EC58B1" w:rsidRPr="00F23C7D" w:rsidRDefault="00A64164" w:rsidP="00875139">
      <w:pPr>
        <w:spacing w:line="360" w:lineRule="auto"/>
        <w:jc w:val="both"/>
        <w:rPr>
          <w:rFonts w:ascii="Times New Roman" w:hAnsi="Times New Roman" w:cs="Times New Roman"/>
        </w:rPr>
      </w:pPr>
      <w:r w:rsidRPr="00F23C7D">
        <w:rPr>
          <w:rFonts w:ascii="Times New Roman" w:hAnsi="Times New Roman" w:cs="Times New Roman"/>
        </w:rPr>
        <w:t xml:space="preserve">Adicciones a las redes sociales: </w:t>
      </w:r>
      <w:hyperlink r:id="rId13" w:history="1">
        <w:r w:rsidR="00B76D0E" w:rsidRPr="00F23C7D">
          <w:rPr>
            <w:rStyle w:val="Hipervnculo"/>
            <w:rFonts w:ascii="Times New Roman" w:hAnsi="Times New Roman" w:cs="Times New Roman"/>
          </w:rPr>
          <w:t>https://www.youtube.com/watch?v=8nKCA9h-7BA</w:t>
        </w:r>
      </w:hyperlink>
    </w:p>
    <w:p w14:paraId="5E83457E" w14:textId="6DA0AD3A" w:rsidR="00213398" w:rsidRPr="00F23C7D" w:rsidRDefault="00F276CF" w:rsidP="00875139">
      <w:pPr>
        <w:spacing w:line="360" w:lineRule="auto"/>
        <w:jc w:val="both"/>
        <w:rPr>
          <w:rFonts w:ascii="Times New Roman" w:hAnsi="Times New Roman" w:cs="Times New Roman"/>
        </w:rPr>
      </w:pPr>
      <w:r w:rsidRPr="00FC5559">
        <w:rPr>
          <w:rFonts w:ascii="Times New Roman" w:hAnsi="Times New Roman" w:cs="Times New Roman"/>
          <w:u w:val="single"/>
        </w:rPr>
        <w:t>Documental</w:t>
      </w:r>
      <w:r w:rsidRPr="00F23C7D">
        <w:rPr>
          <w:rFonts w:ascii="Times New Roman" w:hAnsi="Times New Roman" w:cs="Times New Roman"/>
        </w:rPr>
        <w:t xml:space="preserve">: </w:t>
      </w:r>
      <w:r w:rsidR="00213398" w:rsidRPr="00F23C7D">
        <w:rPr>
          <w:rFonts w:ascii="Times New Roman" w:hAnsi="Times New Roman" w:cs="Times New Roman"/>
        </w:rPr>
        <w:t>The social dilema / El dilema de las redes sociales</w:t>
      </w:r>
      <w:r w:rsidRPr="00F23C7D">
        <w:rPr>
          <w:rFonts w:ascii="Times New Roman" w:hAnsi="Times New Roman" w:cs="Times New Roman"/>
        </w:rPr>
        <w:t>.</w:t>
      </w:r>
    </w:p>
    <w:p w14:paraId="3CBB2172" w14:textId="77777777" w:rsidR="00EC58B1" w:rsidRPr="00F23C7D" w:rsidRDefault="00EC58B1" w:rsidP="00875139">
      <w:pPr>
        <w:spacing w:line="360" w:lineRule="auto"/>
        <w:jc w:val="both"/>
        <w:rPr>
          <w:rFonts w:ascii="Times New Roman" w:hAnsi="Times New Roman" w:cs="Times New Roman"/>
        </w:rPr>
      </w:pPr>
    </w:p>
    <w:p w14:paraId="45BDE0F4" w14:textId="77777777" w:rsidR="00213398" w:rsidRPr="00F23C7D" w:rsidRDefault="00213398" w:rsidP="00875139">
      <w:pPr>
        <w:spacing w:line="360" w:lineRule="auto"/>
        <w:jc w:val="both"/>
        <w:rPr>
          <w:rFonts w:ascii="Times New Roman" w:hAnsi="Times New Roman" w:cs="Times New Roman"/>
        </w:rPr>
      </w:pPr>
    </w:p>
    <w:p w14:paraId="7B36D6D3" w14:textId="77777777" w:rsidR="002E0853" w:rsidRPr="00F23C7D" w:rsidRDefault="002E0853" w:rsidP="00875139">
      <w:pPr>
        <w:spacing w:line="360" w:lineRule="auto"/>
        <w:jc w:val="both"/>
        <w:rPr>
          <w:rFonts w:ascii="Times New Roman" w:hAnsi="Times New Roman" w:cs="Times New Roman"/>
        </w:rPr>
      </w:pPr>
    </w:p>
    <w:p w14:paraId="4C76A8F0" w14:textId="064F3678" w:rsidR="00933A96" w:rsidRPr="00CF5410" w:rsidRDefault="00933A96" w:rsidP="00875139">
      <w:pPr>
        <w:spacing w:line="360" w:lineRule="auto"/>
        <w:jc w:val="both"/>
        <w:rPr>
          <w:rFonts w:ascii="Times New Roman" w:hAnsi="Times New Roman" w:cs="Times New Roman"/>
          <w:lang w:val="en-US"/>
        </w:rPr>
      </w:pPr>
      <w:proofErr w:type="spellStart"/>
      <w:r w:rsidRPr="00CF5410">
        <w:rPr>
          <w:rFonts w:ascii="Times New Roman" w:hAnsi="Times New Roman" w:cs="Times New Roman"/>
          <w:lang w:val="en-US"/>
        </w:rPr>
        <w:t>Bibliografía</w:t>
      </w:r>
      <w:proofErr w:type="spellEnd"/>
      <w:r w:rsidRPr="00CF5410">
        <w:rPr>
          <w:rFonts w:ascii="Times New Roman" w:hAnsi="Times New Roman" w:cs="Times New Roman"/>
          <w:lang w:val="en-US"/>
        </w:rPr>
        <w:t>:</w:t>
      </w:r>
    </w:p>
    <w:p w14:paraId="784D51CE" w14:textId="77777777" w:rsidR="00FC5559" w:rsidRPr="00CF5410" w:rsidRDefault="00875139" w:rsidP="00FC5559">
      <w:pPr>
        <w:pStyle w:val="Bibliografa"/>
        <w:rPr>
          <w:rFonts w:ascii="Times New Roman" w:hAnsi="Times New Roman" w:cs="Times New Roman"/>
          <w:lang w:val="en-US"/>
        </w:rPr>
      </w:pPr>
      <w:r w:rsidRPr="00CF5410">
        <w:rPr>
          <w:lang w:val="en-US"/>
        </w:rPr>
        <w:lastRenderedPageBreak/>
        <w:t xml:space="preserve"> </w:t>
      </w:r>
      <w:r w:rsidR="00064414" w:rsidRPr="00CF5410">
        <w:rPr>
          <w:lang w:val="en-US"/>
        </w:rPr>
        <w:t xml:space="preserve"> </w:t>
      </w:r>
      <w:r w:rsidR="00451B6E" w:rsidRPr="00CF5410">
        <w:rPr>
          <w:lang w:val="en-US"/>
        </w:rPr>
        <w:t xml:space="preserve"> </w:t>
      </w:r>
      <w:r w:rsidR="005E60BE">
        <w:rPr>
          <w:lang w:val="en-GB"/>
        </w:rPr>
        <w:fldChar w:fldCharType="begin"/>
      </w:r>
      <w:r w:rsidR="005E60BE" w:rsidRPr="00CF5410">
        <w:rPr>
          <w:lang w:val="en-US"/>
        </w:rPr>
        <w:instrText xml:space="preserve"> ADDIN ZOTERO_BIBL {"uncited":[],"omitted":[],"custom":[]} CSL_BIBLIOGRAPHY </w:instrText>
      </w:r>
      <w:r w:rsidR="005E60BE">
        <w:rPr>
          <w:lang w:val="en-GB"/>
        </w:rPr>
        <w:fldChar w:fldCharType="separate"/>
      </w:r>
      <w:r w:rsidR="00FC5559" w:rsidRPr="00CF5410">
        <w:rPr>
          <w:rFonts w:ascii="Times New Roman" w:hAnsi="Times New Roman" w:cs="Times New Roman"/>
          <w:lang w:val="en-US"/>
        </w:rPr>
        <w:t xml:space="preserve">1. </w:t>
      </w:r>
      <w:r w:rsidR="00FC5559" w:rsidRPr="00CF5410">
        <w:rPr>
          <w:rFonts w:ascii="Times New Roman" w:hAnsi="Times New Roman" w:cs="Times New Roman"/>
          <w:lang w:val="en-US"/>
        </w:rPr>
        <w:tab/>
      </w:r>
      <w:proofErr w:type="spellStart"/>
      <w:r w:rsidR="00FC5559" w:rsidRPr="00CF5410">
        <w:rPr>
          <w:rFonts w:ascii="Times New Roman" w:hAnsi="Times New Roman" w:cs="Times New Roman"/>
          <w:lang w:val="en-US"/>
        </w:rPr>
        <w:t>Franchina</w:t>
      </w:r>
      <w:proofErr w:type="spellEnd"/>
      <w:r w:rsidR="00FC5559" w:rsidRPr="00CF5410">
        <w:rPr>
          <w:rFonts w:ascii="Times New Roman" w:hAnsi="Times New Roman" w:cs="Times New Roman"/>
          <w:lang w:val="en-US"/>
        </w:rPr>
        <w:t xml:space="preserve"> V, </w:t>
      </w:r>
      <w:proofErr w:type="spellStart"/>
      <w:r w:rsidR="00FC5559" w:rsidRPr="00CF5410">
        <w:rPr>
          <w:rFonts w:ascii="Times New Roman" w:hAnsi="Times New Roman" w:cs="Times New Roman"/>
          <w:lang w:val="en-US"/>
        </w:rPr>
        <w:t>Vanden</w:t>
      </w:r>
      <w:proofErr w:type="spellEnd"/>
      <w:r w:rsidR="00FC5559" w:rsidRPr="00CF5410">
        <w:rPr>
          <w:rFonts w:ascii="Times New Roman" w:hAnsi="Times New Roman" w:cs="Times New Roman"/>
          <w:lang w:val="en-US"/>
        </w:rPr>
        <w:t xml:space="preserve"> </w:t>
      </w:r>
      <w:proofErr w:type="spellStart"/>
      <w:r w:rsidR="00FC5559" w:rsidRPr="00CF5410">
        <w:rPr>
          <w:rFonts w:ascii="Times New Roman" w:hAnsi="Times New Roman" w:cs="Times New Roman"/>
          <w:lang w:val="en-US"/>
        </w:rPr>
        <w:t>Abeele</w:t>
      </w:r>
      <w:proofErr w:type="spellEnd"/>
      <w:r w:rsidR="00FC5559" w:rsidRPr="00CF5410">
        <w:rPr>
          <w:rFonts w:ascii="Times New Roman" w:hAnsi="Times New Roman" w:cs="Times New Roman"/>
          <w:lang w:val="en-US"/>
        </w:rPr>
        <w:t xml:space="preserve"> M, van </w:t>
      </w:r>
      <w:proofErr w:type="spellStart"/>
      <w:r w:rsidR="00FC5559" w:rsidRPr="00CF5410">
        <w:rPr>
          <w:rFonts w:ascii="Times New Roman" w:hAnsi="Times New Roman" w:cs="Times New Roman"/>
          <w:lang w:val="en-US"/>
        </w:rPr>
        <w:t>Rooij</w:t>
      </w:r>
      <w:proofErr w:type="spellEnd"/>
      <w:r w:rsidR="00FC5559" w:rsidRPr="00CF5410">
        <w:rPr>
          <w:rFonts w:ascii="Times New Roman" w:hAnsi="Times New Roman" w:cs="Times New Roman"/>
          <w:lang w:val="en-US"/>
        </w:rPr>
        <w:t xml:space="preserve"> A, Lo Coco G, De </w:t>
      </w:r>
      <w:proofErr w:type="spellStart"/>
      <w:r w:rsidR="00FC5559" w:rsidRPr="00CF5410">
        <w:rPr>
          <w:rFonts w:ascii="Times New Roman" w:hAnsi="Times New Roman" w:cs="Times New Roman"/>
          <w:lang w:val="en-US"/>
        </w:rPr>
        <w:t>Marez</w:t>
      </w:r>
      <w:proofErr w:type="spellEnd"/>
      <w:r w:rsidR="00FC5559" w:rsidRPr="00CF5410">
        <w:rPr>
          <w:rFonts w:ascii="Times New Roman" w:hAnsi="Times New Roman" w:cs="Times New Roman"/>
          <w:lang w:val="en-US"/>
        </w:rPr>
        <w:t xml:space="preserve"> L. Fear of Missing Out as a Predictor of Problematic Social Media Use and Phubbing Behavior among Flemish Adolescents. </w:t>
      </w:r>
      <w:proofErr w:type="spellStart"/>
      <w:r w:rsidR="00FC5559" w:rsidRPr="00CF5410">
        <w:rPr>
          <w:rFonts w:ascii="Times New Roman" w:hAnsi="Times New Roman" w:cs="Times New Roman"/>
          <w:lang w:val="en-US"/>
        </w:rPr>
        <w:t>Int</w:t>
      </w:r>
      <w:proofErr w:type="spellEnd"/>
      <w:r w:rsidR="00FC5559" w:rsidRPr="00CF5410">
        <w:rPr>
          <w:rFonts w:ascii="Times New Roman" w:hAnsi="Times New Roman" w:cs="Times New Roman"/>
          <w:lang w:val="en-US"/>
        </w:rPr>
        <w:t xml:space="preserve"> J Environ Res Public Health. 2018 Oct 22</w:t>
      </w:r>
      <w:proofErr w:type="gramStart"/>
      <w:r w:rsidR="00FC5559" w:rsidRPr="00CF5410">
        <w:rPr>
          <w:rFonts w:ascii="Times New Roman" w:hAnsi="Times New Roman" w:cs="Times New Roman"/>
          <w:lang w:val="en-US"/>
        </w:rPr>
        <w:t>;15</w:t>
      </w:r>
      <w:proofErr w:type="gramEnd"/>
      <w:r w:rsidR="00FC5559" w:rsidRPr="00CF5410">
        <w:rPr>
          <w:rFonts w:ascii="Times New Roman" w:hAnsi="Times New Roman" w:cs="Times New Roman"/>
          <w:lang w:val="en-US"/>
        </w:rPr>
        <w:t xml:space="preserve">(10):2319. </w:t>
      </w:r>
    </w:p>
    <w:p w14:paraId="49485182" w14:textId="77777777" w:rsidR="00FC5559" w:rsidRPr="00FC5559" w:rsidRDefault="00FC5559" w:rsidP="00FC5559">
      <w:pPr>
        <w:pStyle w:val="Bibliografa"/>
        <w:rPr>
          <w:rFonts w:ascii="Times New Roman" w:hAnsi="Times New Roman" w:cs="Times New Roman"/>
          <w:lang w:val="en-GB"/>
        </w:rPr>
      </w:pPr>
      <w:r w:rsidRPr="00CF5410">
        <w:rPr>
          <w:rFonts w:ascii="Times New Roman" w:hAnsi="Times New Roman" w:cs="Times New Roman"/>
          <w:lang w:val="en-US"/>
        </w:rPr>
        <w:t xml:space="preserve">2. </w:t>
      </w:r>
      <w:r w:rsidRPr="00CF5410">
        <w:rPr>
          <w:rFonts w:ascii="Times New Roman" w:hAnsi="Times New Roman" w:cs="Times New Roman"/>
          <w:lang w:val="en-US"/>
        </w:rPr>
        <w:tab/>
      </w:r>
      <w:proofErr w:type="spellStart"/>
      <w:r w:rsidRPr="00CF5410">
        <w:rPr>
          <w:rFonts w:ascii="Times New Roman" w:hAnsi="Times New Roman" w:cs="Times New Roman"/>
          <w:lang w:val="en-US"/>
        </w:rPr>
        <w:t>Casale</w:t>
      </w:r>
      <w:proofErr w:type="spellEnd"/>
      <w:r w:rsidRPr="00CF5410">
        <w:rPr>
          <w:rFonts w:ascii="Times New Roman" w:hAnsi="Times New Roman" w:cs="Times New Roman"/>
          <w:lang w:val="en-US"/>
        </w:rPr>
        <w:t xml:space="preserve"> S, </w:t>
      </w:r>
      <w:proofErr w:type="spellStart"/>
      <w:r w:rsidRPr="00CF5410">
        <w:rPr>
          <w:rFonts w:ascii="Times New Roman" w:hAnsi="Times New Roman" w:cs="Times New Roman"/>
          <w:lang w:val="en-US"/>
        </w:rPr>
        <w:t>Rugai</w:t>
      </w:r>
      <w:proofErr w:type="spellEnd"/>
      <w:r w:rsidRPr="00CF5410">
        <w:rPr>
          <w:rFonts w:ascii="Times New Roman" w:hAnsi="Times New Roman" w:cs="Times New Roman"/>
          <w:lang w:val="en-US"/>
        </w:rPr>
        <w:t xml:space="preserve"> L, </w:t>
      </w:r>
      <w:proofErr w:type="spellStart"/>
      <w:r w:rsidRPr="00CF5410">
        <w:rPr>
          <w:rFonts w:ascii="Times New Roman" w:hAnsi="Times New Roman" w:cs="Times New Roman"/>
          <w:lang w:val="en-US"/>
        </w:rPr>
        <w:t>Fioravanti</w:t>
      </w:r>
      <w:proofErr w:type="spellEnd"/>
      <w:r w:rsidRPr="00CF5410">
        <w:rPr>
          <w:rFonts w:ascii="Times New Roman" w:hAnsi="Times New Roman" w:cs="Times New Roman"/>
          <w:lang w:val="en-US"/>
        </w:rPr>
        <w:t xml:space="preserve"> G. Exploring the role of </w:t>
      </w:r>
      <w:r w:rsidRPr="00FC5559">
        <w:rPr>
          <w:rFonts w:ascii="Times New Roman" w:hAnsi="Times New Roman" w:cs="Times New Roman"/>
          <w:lang w:val="en-GB"/>
        </w:rPr>
        <w:t xml:space="preserve">positive metacognitions in explaining the association between the fear of missing out and social media addiction. Addict Behav. 2018 Oct;85:83–7. </w:t>
      </w:r>
    </w:p>
    <w:p w14:paraId="766BC3DC"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3. </w:t>
      </w:r>
      <w:r w:rsidRPr="00FC5559">
        <w:rPr>
          <w:rFonts w:ascii="Times New Roman" w:hAnsi="Times New Roman" w:cs="Times New Roman"/>
          <w:lang w:val="en-GB"/>
        </w:rPr>
        <w:tab/>
        <w:t xml:space="preserve">Casale S, Fioravanti G. Factor structure and psychometric properties of the Italian version of the fear of missing out scale in emerging adults and adolescents. Addict Behav. 2020 Mar;102:106179. </w:t>
      </w:r>
    </w:p>
    <w:p w14:paraId="1F45D4BF" w14:textId="77777777" w:rsidR="00FC5559" w:rsidRPr="00FC5559" w:rsidRDefault="00FC5559" w:rsidP="00FC5559">
      <w:pPr>
        <w:pStyle w:val="Bibliografa"/>
        <w:rPr>
          <w:rFonts w:ascii="Times New Roman" w:hAnsi="Times New Roman" w:cs="Times New Roman"/>
        </w:rPr>
      </w:pPr>
      <w:r w:rsidRPr="00FC5559">
        <w:rPr>
          <w:rFonts w:ascii="Times New Roman" w:hAnsi="Times New Roman" w:cs="Times New Roman"/>
          <w:lang w:val="en-GB"/>
        </w:rPr>
        <w:t xml:space="preserve">4. </w:t>
      </w:r>
      <w:r w:rsidRPr="00FC5559">
        <w:rPr>
          <w:rFonts w:ascii="Times New Roman" w:hAnsi="Times New Roman" w:cs="Times New Roman"/>
          <w:lang w:val="en-GB"/>
        </w:rPr>
        <w:tab/>
        <w:t xml:space="preserve">Costa-Sánchez C, Guerrero-Pico M. What Is WhatsApp for? Developing Transmedia Skills and Informal Learning Strategies Through the Use of WhatsApp—A Case Study With Teenagers From Spain. </w:t>
      </w:r>
      <w:r w:rsidRPr="00FC5559">
        <w:rPr>
          <w:rFonts w:ascii="Times New Roman" w:hAnsi="Times New Roman" w:cs="Times New Roman"/>
        </w:rPr>
        <w:t xml:space="preserve">Soc Media Soc. 2020 Jul;6(3):205630512094288. </w:t>
      </w:r>
    </w:p>
    <w:p w14:paraId="54FF66BF" w14:textId="77777777" w:rsidR="00FC5559" w:rsidRPr="00FC5559" w:rsidRDefault="00FC5559" w:rsidP="00FC5559">
      <w:pPr>
        <w:pStyle w:val="Bibliografa"/>
        <w:rPr>
          <w:rFonts w:ascii="Times New Roman" w:hAnsi="Times New Roman" w:cs="Times New Roman"/>
        </w:rPr>
      </w:pPr>
      <w:r w:rsidRPr="00FC5559">
        <w:rPr>
          <w:rFonts w:ascii="Times New Roman" w:hAnsi="Times New Roman" w:cs="Times New Roman"/>
        </w:rPr>
        <w:t xml:space="preserve">5. </w:t>
      </w:r>
      <w:r w:rsidRPr="00FC5559">
        <w:rPr>
          <w:rFonts w:ascii="Times New Roman" w:hAnsi="Times New Roman" w:cs="Times New Roman"/>
        </w:rPr>
        <w:tab/>
        <w:t xml:space="preserve">Grace E, Raghavendra P, McMillan JM, Gunson JS. </w:t>
      </w:r>
      <w:r w:rsidRPr="00FC5559">
        <w:rPr>
          <w:rFonts w:ascii="Times New Roman" w:hAnsi="Times New Roman" w:cs="Times New Roman"/>
          <w:lang w:val="en-GB"/>
        </w:rPr>
        <w:t xml:space="preserve">Exploring participation experiences of youth who use AAC in social media settings: impact of an e-mentoring intervention. </w:t>
      </w:r>
      <w:r w:rsidRPr="00FC5559">
        <w:rPr>
          <w:rFonts w:ascii="Times New Roman" w:hAnsi="Times New Roman" w:cs="Times New Roman"/>
        </w:rPr>
        <w:t xml:space="preserve">Augment Altern Commun. 2019 Apr 3;35(2):132–41. </w:t>
      </w:r>
    </w:p>
    <w:p w14:paraId="6515928A" w14:textId="77777777" w:rsidR="00FC5559" w:rsidRPr="00FC5559" w:rsidRDefault="00FC5559" w:rsidP="00FC5559">
      <w:pPr>
        <w:pStyle w:val="Bibliografa"/>
        <w:rPr>
          <w:rFonts w:ascii="Times New Roman" w:hAnsi="Times New Roman" w:cs="Times New Roman"/>
        </w:rPr>
      </w:pPr>
      <w:r w:rsidRPr="00FC5559">
        <w:rPr>
          <w:rFonts w:ascii="Times New Roman" w:hAnsi="Times New Roman" w:cs="Times New Roman"/>
        </w:rPr>
        <w:t xml:space="preserve">6. </w:t>
      </w:r>
      <w:r w:rsidRPr="00FC5559">
        <w:rPr>
          <w:rFonts w:ascii="Times New Roman" w:hAnsi="Times New Roman" w:cs="Times New Roman"/>
        </w:rPr>
        <w:tab/>
        <w:t xml:space="preserve">Arab E, Díaz A. Impacto de las redes sociales e internet en la adolescencia: aspectos positivos y negativos. Rev Médica Clínica Las Condes. 2015 Jan;26(1):7–13. </w:t>
      </w:r>
    </w:p>
    <w:p w14:paraId="07A39A38"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rPr>
        <w:t xml:space="preserve">7. </w:t>
      </w:r>
      <w:r w:rsidRPr="00FC5559">
        <w:rPr>
          <w:rFonts w:ascii="Times New Roman" w:hAnsi="Times New Roman" w:cs="Times New Roman"/>
        </w:rPr>
        <w:tab/>
        <w:t xml:space="preserve">Caldera Fajardo M, Gordillo Hernandez M, Regalado Cuenca A. Sexting : Nuevos Usos De La Tecnología y la sexualidad en adolescentes. </w:t>
      </w:r>
      <w:r w:rsidRPr="00FC5559">
        <w:rPr>
          <w:rFonts w:ascii="Times New Roman" w:hAnsi="Times New Roman" w:cs="Times New Roman"/>
          <w:lang w:val="en-GB"/>
        </w:rPr>
        <w:t xml:space="preserve">Int J Dev Educ Psychol. 2013;1(1):521–33. </w:t>
      </w:r>
    </w:p>
    <w:p w14:paraId="2A6000E8"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8. </w:t>
      </w:r>
      <w:r w:rsidRPr="00FC5559">
        <w:rPr>
          <w:rFonts w:ascii="Times New Roman" w:hAnsi="Times New Roman" w:cs="Times New Roman"/>
          <w:lang w:val="en-GB"/>
        </w:rPr>
        <w:tab/>
        <w:t xml:space="preserve">Scott DA, Valley B, Simecka BA. Mental Health Concerns in the Digital Age. Int J Ment Health Addict. 2017 Jun;15(3):604–13. </w:t>
      </w:r>
    </w:p>
    <w:p w14:paraId="400F7E5A"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9. </w:t>
      </w:r>
      <w:r w:rsidRPr="00FC5559">
        <w:rPr>
          <w:rFonts w:ascii="Times New Roman" w:hAnsi="Times New Roman" w:cs="Times New Roman"/>
          <w:lang w:val="en-GB"/>
        </w:rPr>
        <w:tab/>
        <w:t xml:space="preserve">Liu Q, Sun J, Li Q, Zhou Z. Body dissatisfaction and smartphone addiction among Chinese adolescents: A moderated mediation model. Child Youth Serv Rev. 2020 Jan;108:104613. </w:t>
      </w:r>
    </w:p>
    <w:p w14:paraId="2D6F13C5"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0. </w:t>
      </w:r>
      <w:r w:rsidRPr="00FC5559">
        <w:rPr>
          <w:rFonts w:ascii="Times New Roman" w:hAnsi="Times New Roman" w:cs="Times New Roman"/>
          <w:lang w:val="en-GB"/>
        </w:rPr>
        <w:tab/>
        <w:t xml:space="preserve">Chan TH. Facebook and its Effects on Users’ Empathic Social Skills and Life Satisfaction: A Double-Edged Sword Effect. Cyberpsychology Behav Soc Netw. 2014 May;17(5):276–80. </w:t>
      </w:r>
    </w:p>
    <w:p w14:paraId="19563493"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1. </w:t>
      </w:r>
      <w:r w:rsidRPr="00FC5559">
        <w:rPr>
          <w:rFonts w:ascii="Times New Roman" w:hAnsi="Times New Roman" w:cs="Times New Roman"/>
          <w:lang w:val="en-GB"/>
        </w:rPr>
        <w:tab/>
        <w:t xml:space="preserve">Ergün N, Göksu İ, Sakız H. Effects of Phubbing: Relationships With Psychodemographic Variables. Psychol Rep. 2020 Oct;123(5):1578–613. </w:t>
      </w:r>
    </w:p>
    <w:p w14:paraId="1B2BB43C"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2. </w:t>
      </w:r>
      <w:r w:rsidRPr="00FC5559">
        <w:rPr>
          <w:rFonts w:ascii="Times New Roman" w:hAnsi="Times New Roman" w:cs="Times New Roman"/>
          <w:lang w:val="en-GB"/>
        </w:rPr>
        <w:tab/>
        <w:t xml:space="preserve">Hawk ST, van den Eijnden RJJM, van Lissa CJ, ter Bogt TFM. Narcissistic adolescents’ attention-seeking following social rejection: Links with social media disclosure, problematic social media use, and smartphone stress. Comput Hum Behav. 2019 Mar;92:65–75. </w:t>
      </w:r>
    </w:p>
    <w:p w14:paraId="76AE2A8D"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3. </w:t>
      </w:r>
      <w:r w:rsidRPr="00FC5559">
        <w:rPr>
          <w:rFonts w:ascii="Times New Roman" w:hAnsi="Times New Roman" w:cs="Times New Roman"/>
          <w:lang w:val="en-GB"/>
        </w:rPr>
        <w:tab/>
        <w:t xml:space="preserve">Kaviani F, Robards B, Young KL, Koppel S. Nomophobia: Is the Fear of Being without a Smartphone Associated with Problematic Use? Int J Environ Res Public Health. 2020 Aug 19;17(17):6024. </w:t>
      </w:r>
    </w:p>
    <w:p w14:paraId="12A34B60"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lastRenderedPageBreak/>
        <w:t xml:space="preserve">14. </w:t>
      </w:r>
      <w:r w:rsidRPr="00FC5559">
        <w:rPr>
          <w:rFonts w:ascii="Times New Roman" w:hAnsi="Times New Roman" w:cs="Times New Roman"/>
          <w:lang w:val="en-GB"/>
        </w:rPr>
        <w:tab/>
        <w:t xml:space="preserve">Lin CY, Griffiths MD, Pakpour AH. Psychometric evaluation of Persian Nomophobia Questionnaire: Differential item functioning and measurement invariance across gender. J Behav Addict. 2018 Mar;7(1):100–8. </w:t>
      </w:r>
    </w:p>
    <w:p w14:paraId="1D8F67EF"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5. </w:t>
      </w:r>
      <w:r w:rsidRPr="00FC5559">
        <w:rPr>
          <w:rFonts w:ascii="Times New Roman" w:hAnsi="Times New Roman" w:cs="Times New Roman"/>
          <w:lang w:val="en-GB"/>
        </w:rPr>
        <w:tab/>
        <w:t xml:space="preserve">Stockdale L, Coyne SM. Video game addiction in emerging adulthood: Cross-sectional evidence of pathology in video game addicts as compared to matched healthy controls. J Affect Disord. 2018 Jan;225:265–72. </w:t>
      </w:r>
    </w:p>
    <w:p w14:paraId="21930F4C"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6. </w:t>
      </w:r>
      <w:r w:rsidRPr="00FC5559">
        <w:rPr>
          <w:rFonts w:ascii="Times New Roman" w:hAnsi="Times New Roman" w:cs="Times New Roman"/>
          <w:lang w:val="en-GB"/>
        </w:rPr>
        <w:tab/>
        <w:t xml:space="preserve">Aggarwal S, Karande S. Internet for child mental health: Boon or bane. J Postgrad Med. 2018;64(3):131. </w:t>
      </w:r>
    </w:p>
    <w:p w14:paraId="21BE976D"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7. </w:t>
      </w:r>
      <w:r w:rsidRPr="00FC5559">
        <w:rPr>
          <w:rFonts w:ascii="Times New Roman" w:hAnsi="Times New Roman" w:cs="Times New Roman"/>
          <w:lang w:val="en-GB"/>
        </w:rPr>
        <w:tab/>
        <w:t xml:space="preserve">McAdams DP, Olson BD. Personality Development: Continuity and Change Over the Life Course. Annu Rev Psychol. 2010 Jan;61(1):517–42. </w:t>
      </w:r>
    </w:p>
    <w:p w14:paraId="27C3E8A5"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8. </w:t>
      </w:r>
      <w:r w:rsidRPr="00FC5559">
        <w:rPr>
          <w:rFonts w:ascii="Times New Roman" w:hAnsi="Times New Roman" w:cs="Times New Roman"/>
          <w:lang w:val="en-GB"/>
        </w:rPr>
        <w:tab/>
        <w:t xml:space="preserve">Anthony EK, Williams LR, LeCroy CW. Trends in Adolescent Development Impacting Practice: How Can We Catch Up? J Hum Behav Soc Environ. 2014 May 19;24(4):487–98. </w:t>
      </w:r>
    </w:p>
    <w:p w14:paraId="21C0D6B0"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19. </w:t>
      </w:r>
      <w:r w:rsidRPr="00FC5559">
        <w:rPr>
          <w:rFonts w:ascii="Times New Roman" w:hAnsi="Times New Roman" w:cs="Times New Roman"/>
          <w:lang w:val="en-GB"/>
        </w:rPr>
        <w:tab/>
        <w:t xml:space="preserve">Dawson AE, Wymbs BT, Evans SW, DuPaul GJ. Exploring how adolescents with ADHD use and interact with technology. J Adolesc. 2019 Feb;71:119–37. </w:t>
      </w:r>
    </w:p>
    <w:p w14:paraId="7DF8E21E"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20. </w:t>
      </w:r>
      <w:r w:rsidRPr="00FC5559">
        <w:rPr>
          <w:rFonts w:ascii="Times New Roman" w:hAnsi="Times New Roman" w:cs="Times New Roman"/>
          <w:lang w:val="en-GB"/>
        </w:rPr>
        <w:tab/>
        <w:t xml:space="preserve">Liu P, He J, Li A. Upward social comparison on social network sites and impulse buying: A moderated mediation model of negative affect and rumination. Comput Hum Behav. 2019 Jul;96:133–40. </w:t>
      </w:r>
    </w:p>
    <w:p w14:paraId="5007A457"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21. </w:t>
      </w:r>
      <w:r w:rsidRPr="00FC5559">
        <w:rPr>
          <w:rFonts w:ascii="Times New Roman" w:hAnsi="Times New Roman" w:cs="Times New Roman"/>
          <w:lang w:val="en-GB"/>
        </w:rPr>
        <w:tab/>
        <w:t xml:space="preserve">Padilla-Walker LM, Stockdale LA, Son D, Coyne SM, Stinnett SC. Associations between parental media monitoring style, information management, and prosocial and aggressive behaviors. J Soc Pers Relatsh. 2020 Jan;37(1):180–200. </w:t>
      </w:r>
    </w:p>
    <w:p w14:paraId="503878CB" w14:textId="77777777" w:rsidR="00FC5559" w:rsidRPr="00FC5559" w:rsidRDefault="00FC5559" w:rsidP="00FC5559">
      <w:pPr>
        <w:pStyle w:val="Bibliografa"/>
        <w:rPr>
          <w:rFonts w:ascii="Times New Roman" w:hAnsi="Times New Roman" w:cs="Times New Roman"/>
          <w:lang w:val="en-GB"/>
        </w:rPr>
      </w:pPr>
      <w:r w:rsidRPr="00FC5559">
        <w:rPr>
          <w:rFonts w:ascii="Times New Roman" w:hAnsi="Times New Roman" w:cs="Times New Roman"/>
          <w:lang w:val="en-GB"/>
        </w:rPr>
        <w:t xml:space="preserve">22. </w:t>
      </w:r>
      <w:r w:rsidRPr="00FC5559">
        <w:rPr>
          <w:rFonts w:ascii="Times New Roman" w:hAnsi="Times New Roman" w:cs="Times New Roman"/>
          <w:lang w:val="en-GB"/>
        </w:rPr>
        <w:tab/>
        <w:t xml:space="preserve">Meeus A, Beyens I, Geusens F, Sodermans AK, Beullens K. Managing Positive and Negative Media Effects Among Adolescents: Parental Mediation Matters—But not Always. J Fam Commun. 2018 Oct 2;18(4):270–85. </w:t>
      </w:r>
    </w:p>
    <w:p w14:paraId="27E948CD" w14:textId="7012D528" w:rsidR="00933A96" w:rsidRPr="0023658D" w:rsidRDefault="005E60BE" w:rsidP="00875139">
      <w:pPr>
        <w:spacing w:line="360" w:lineRule="auto"/>
        <w:jc w:val="both"/>
        <w:rPr>
          <w:rFonts w:ascii="Times New Roman" w:hAnsi="Times New Roman" w:cs="Times New Roman"/>
          <w:lang w:val="en-US"/>
        </w:rPr>
      </w:pPr>
      <w:r>
        <w:rPr>
          <w:rFonts w:ascii="Times New Roman" w:hAnsi="Times New Roman" w:cs="Times New Roman"/>
          <w:lang w:val="en-GB"/>
        </w:rPr>
        <w:fldChar w:fldCharType="end"/>
      </w:r>
    </w:p>
    <w:sectPr w:rsidR="00933A96" w:rsidRPr="0023658D" w:rsidSect="00F23C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60521E"/>
    <w:multiLevelType w:val="multilevel"/>
    <w:tmpl w:val="124A19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CB22BD1"/>
    <w:multiLevelType w:val="hybridMultilevel"/>
    <w:tmpl w:val="882C7A5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3F29CD"/>
    <w:multiLevelType w:val="multilevel"/>
    <w:tmpl w:val="CCC645D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AF6E93"/>
    <w:multiLevelType w:val="multilevel"/>
    <w:tmpl w:val="A9687BF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ABA"/>
    <w:rsid w:val="00001CA7"/>
    <w:rsid w:val="00054A5C"/>
    <w:rsid w:val="00062428"/>
    <w:rsid w:val="00064414"/>
    <w:rsid w:val="00066C7B"/>
    <w:rsid w:val="000A0A58"/>
    <w:rsid w:val="000D0EEE"/>
    <w:rsid w:val="001433D1"/>
    <w:rsid w:val="0015502D"/>
    <w:rsid w:val="001900F3"/>
    <w:rsid w:val="001D05A0"/>
    <w:rsid w:val="001F7D85"/>
    <w:rsid w:val="00213398"/>
    <w:rsid w:val="0023658D"/>
    <w:rsid w:val="002B3211"/>
    <w:rsid w:val="002E0853"/>
    <w:rsid w:val="00304FAF"/>
    <w:rsid w:val="00337C25"/>
    <w:rsid w:val="00362A31"/>
    <w:rsid w:val="00373DEA"/>
    <w:rsid w:val="003B6AAB"/>
    <w:rsid w:val="003D2891"/>
    <w:rsid w:val="003F0125"/>
    <w:rsid w:val="00451B6E"/>
    <w:rsid w:val="004D7AFE"/>
    <w:rsid w:val="004E4101"/>
    <w:rsid w:val="00502B3D"/>
    <w:rsid w:val="00506A62"/>
    <w:rsid w:val="00556EA9"/>
    <w:rsid w:val="00565508"/>
    <w:rsid w:val="00577552"/>
    <w:rsid w:val="005A70E1"/>
    <w:rsid w:val="005E60BE"/>
    <w:rsid w:val="0060504A"/>
    <w:rsid w:val="00607FFC"/>
    <w:rsid w:val="006B2C8B"/>
    <w:rsid w:val="007311C8"/>
    <w:rsid w:val="007A37CF"/>
    <w:rsid w:val="007C3D68"/>
    <w:rsid w:val="007C6633"/>
    <w:rsid w:val="00875139"/>
    <w:rsid w:val="00890E99"/>
    <w:rsid w:val="008E3304"/>
    <w:rsid w:val="0092595F"/>
    <w:rsid w:val="00933A96"/>
    <w:rsid w:val="009360D5"/>
    <w:rsid w:val="009B271B"/>
    <w:rsid w:val="009F2F52"/>
    <w:rsid w:val="00A211F4"/>
    <w:rsid w:val="00A2586E"/>
    <w:rsid w:val="00A316ED"/>
    <w:rsid w:val="00A408CA"/>
    <w:rsid w:val="00A64164"/>
    <w:rsid w:val="00A80FE0"/>
    <w:rsid w:val="00AB50F8"/>
    <w:rsid w:val="00AE736D"/>
    <w:rsid w:val="00B126B0"/>
    <w:rsid w:val="00B13A27"/>
    <w:rsid w:val="00B2699A"/>
    <w:rsid w:val="00B35F56"/>
    <w:rsid w:val="00B55ABA"/>
    <w:rsid w:val="00B76D0E"/>
    <w:rsid w:val="00B914A7"/>
    <w:rsid w:val="00BA3C04"/>
    <w:rsid w:val="00BF7CDB"/>
    <w:rsid w:val="00C01A26"/>
    <w:rsid w:val="00C10C05"/>
    <w:rsid w:val="00C7688E"/>
    <w:rsid w:val="00CC3A21"/>
    <w:rsid w:val="00CF25A3"/>
    <w:rsid w:val="00CF5410"/>
    <w:rsid w:val="00CF7766"/>
    <w:rsid w:val="00D106AB"/>
    <w:rsid w:val="00D31630"/>
    <w:rsid w:val="00D53C4C"/>
    <w:rsid w:val="00D91FF1"/>
    <w:rsid w:val="00DA5DA5"/>
    <w:rsid w:val="00DB47F6"/>
    <w:rsid w:val="00DC4217"/>
    <w:rsid w:val="00DD49BD"/>
    <w:rsid w:val="00DF3C7D"/>
    <w:rsid w:val="00E636B0"/>
    <w:rsid w:val="00E75534"/>
    <w:rsid w:val="00EB7FCF"/>
    <w:rsid w:val="00EC58B1"/>
    <w:rsid w:val="00EC7F46"/>
    <w:rsid w:val="00ED0C5C"/>
    <w:rsid w:val="00F23C7D"/>
    <w:rsid w:val="00F276CF"/>
    <w:rsid w:val="00FC5559"/>
    <w:rsid w:val="00FC78B4"/>
    <w:rsid w:val="00FF456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77460"/>
  <w15:chartTrackingRefBased/>
  <w15:docId w15:val="{12CBA78D-50AC-C445-911E-2EA78FA3B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933A96"/>
    <w:pPr>
      <w:tabs>
        <w:tab w:val="left" w:pos="380"/>
      </w:tabs>
      <w:spacing w:after="240"/>
      <w:ind w:left="384" w:hanging="384"/>
    </w:pPr>
  </w:style>
  <w:style w:type="paragraph" w:styleId="Prrafodelista">
    <w:name w:val="List Paragraph"/>
    <w:basedOn w:val="Normal"/>
    <w:uiPriority w:val="34"/>
    <w:qFormat/>
    <w:rsid w:val="00A316ED"/>
    <w:pPr>
      <w:ind w:left="720"/>
      <w:contextualSpacing/>
    </w:pPr>
  </w:style>
  <w:style w:type="character" w:styleId="Hipervnculo">
    <w:name w:val="Hyperlink"/>
    <w:basedOn w:val="Fuentedeprrafopredeter"/>
    <w:uiPriority w:val="99"/>
    <w:unhideWhenUsed/>
    <w:rsid w:val="00E75534"/>
    <w:rPr>
      <w:color w:val="0563C1" w:themeColor="hyperlink"/>
      <w:u w:val="single"/>
    </w:rPr>
  </w:style>
  <w:style w:type="character" w:customStyle="1" w:styleId="UnresolvedMention">
    <w:name w:val="Unresolved Mention"/>
    <w:basedOn w:val="Fuentedeprrafopredeter"/>
    <w:uiPriority w:val="99"/>
    <w:semiHidden/>
    <w:unhideWhenUsed/>
    <w:rsid w:val="00E755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430102">
      <w:bodyDiv w:val="1"/>
      <w:marLeft w:val="0"/>
      <w:marRight w:val="0"/>
      <w:marTop w:val="0"/>
      <w:marBottom w:val="0"/>
      <w:divBdr>
        <w:top w:val="none" w:sz="0" w:space="0" w:color="auto"/>
        <w:left w:val="none" w:sz="0" w:space="0" w:color="auto"/>
        <w:bottom w:val="none" w:sz="0" w:space="0" w:color="auto"/>
        <w:right w:val="none" w:sz="0" w:space="0" w:color="auto"/>
      </w:divBdr>
    </w:div>
    <w:div w:id="53354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sicologomarcmasip.com" TargetMode="External"/><Relationship Id="rId13" Type="http://schemas.openxmlformats.org/officeDocument/2006/relationships/hyperlink" Target="https://www.youtube.com/watch?v=8nKCA9h-7BA" TargetMode="External"/><Relationship Id="rId3" Type="http://schemas.openxmlformats.org/officeDocument/2006/relationships/settings" Target="settings.xml"/><Relationship Id="rId7" Type="http://schemas.openxmlformats.org/officeDocument/2006/relationships/hyperlink" Target="https://thefamilywatch.org/category/red-salud-psicosocial/" TargetMode="External"/><Relationship Id="rId12" Type="http://schemas.openxmlformats.org/officeDocument/2006/relationships/hyperlink" Target="https://www.youtube.com/watch?v=7wJvkIautC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is4k.es/" TargetMode="External"/><Relationship Id="rId11" Type="http://schemas.openxmlformats.org/officeDocument/2006/relationships/hyperlink" Target="https://www.aepap.org/sites/default/files/pags._131-142_ciberadicciones.pdf" TargetMode="External"/><Relationship Id="rId5" Type="http://schemas.openxmlformats.org/officeDocument/2006/relationships/hyperlink" Target="https://empantallados.com" TargetMode="External"/><Relationship Id="rId15" Type="http://schemas.openxmlformats.org/officeDocument/2006/relationships/theme" Target="theme/theme1.xml"/><Relationship Id="rId10" Type="http://schemas.openxmlformats.org/officeDocument/2006/relationships/hyperlink" Target="https://minoriascreativas.com/blog/category/padres/" TargetMode="External"/><Relationship Id="rId4" Type="http://schemas.openxmlformats.org/officeDocument/2006/relationships/webSettings" Target="webSettings.xml"/><Relationship Id="rId9" Type="http://schemas.openxmlformats.org/officeDocument/2006/relationships/hyperlink" Target="http://www.programadesconecta.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6102</Words>
  <Characters>79705</Characters>
  <Application>Microsoft Office Word</Application>
  <DocSecurity>0</DocSecurity>
  <Lines>1503</Lines>
  <Paragraphs>6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Serrano</dc:creator>
  <cp:keywords/>
  <dc:description/>
  <cp:lastModifiedBy>Carlos Chiclana</cp:lastModifiedBy>
  <cp:revision>2</cp:revision>
  <dcterms:created xsi:type="dcterms:W3CDTF">2022-05-04T13:13:00Z</dcterms:created>
  <dcterms:modified xsi:type="dcterms:W3CDTF">2022-05-0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MjlOJKxF"/&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